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Bidi"/>
          <w:b w:val="0"/>
          <w:bCs w:val="0"/>
          <w:color w:val="auto"/>
          <w:sz w:val="22"/>
          <w:szCs w:val="22"/>
        </w:rPr>
        <w:id w:val="717087631"/>
        <w:docPartObj>
          <w:docPartGallery w:val="Table of Contents"/>
          <w:docPartUnique/>
        </w:docPartObj>
      </w:sdtPr>
      <w:sdtEndPr>
        <w:rPr>
          <w:noProof/>
        </w:rPr>
      </w:sdtEndPr>
      <w:sdtContent>
        <w:p w14:paraId="6F58ED79" w14:textId="582E865F" w:rsidR="004D06C8" w:rsidRDefault="004D06C8">
          <w:pPr>
            <w:pStyle w:val="TOCHeading"/>
          </w:pPr>
          <w:r>
            <w:t>Table of Contents</w:t>
          </w:r>
        </w:p>
        <w:p w14:paraId="172A6E04" w14:textId="7401B31A" w:rsidR="001C7E50" w:rsidRDefault="004D06C8">
          <w:pPr>
            <w:pStyle w:val="TOC1"/>
            <w:tabs>
              <w:tab w:val="left" w:pos="440"/>
              <w:tab w:val="right" w:leader="dot" w:pos="9350"/>
            </w:tabs>
            <w:rPr>
              <w:rFonts w:eastAsiaTheme="minorEastAsia" w:cstheme="minorBidi"/>
              <w:b w:val="0"/>
              <w:bCs w:val="0"/>
              <w:i w:val="0"/>
              <w:iCs w:val="0"/>
              <w:noProof/>
              <w:sz w:val="22"/>
              <w:szCs w:val="22"/>
            </w:rPr>
          </w:pPr>
          <w:r>
            <w:rPr>
              <w:b w:val="0"/>
              <w:bCs w:val="0"/>
            </w:rPr>
            <w:fldChar w:fldCharType="begin"/>
          </w:r>
          <w:r>
            <w:instrText xml:space="preserve"> TOC \o "1-3" \h \z \u </w:instrText>
          </w:r>
          <w:r>
            <w:rPr>
              <w:b w:val="0"/>
              <w:bCs w:val="0"/>
            </w:rPr>
            <w:fldChar w:fldCharType="separate"/>
          </w:r>
          <w:hyperlink w:anchor="_Toc60868835" w:history="1">
            <w:r w:rsidR="001C7E50" w:rsidRPr="004F7941">
              <w:rPr>
                <w:rStyle w:val="Hyperlink"/>
                <w:noProof/>
              </w:rPr>
              <w:t>1</w:t>
            </w:r>
            <w:r w:rsidR="001C7E50">
              <w:rPr>
                <w:rFonts w:eastAsiaTheme="minorEastAsia" w:cstheme="minorBidi"/>
                <w:b w:val="0"/>
                <w:bCs w:val="0"/>
                <w:i w:val="0"/>
                <w:iCs w:val="0"/>
                <w:noProof/>
                <w:sz w:val="22"/>
                <w:szCs w:val="22"/>
              </w:rPr>
              <w:tab/>
            </w:r>
            <w:r w:rsidR="001C7E50" w:rsidRPr="004F7941">
              <w:rPr>
                <w:rStyle w:val="Hyperlink"/>
                <w:noProof/>
              </w:rPr>
              <w:t>Background</w:t>
            </w:r>
            <w:r w:rsidR="001C7E50">
              <w:rPr>
                <w:noProof/>
                <w:webHidden/>
              </w:rPr>
              <w:tab/>
            </w:r>
            <w:r w:rsidR="001C7E50">
              <w:rPr>
                <w:noProof/>
                <w:webHidden/>
              </w:rPr>
              <w:fldChar w:fldCharType="begin"/>
            </w:r>
            <w:r w:rsidR="001C7E50">
              <w:rPr>
                <w:noProof/>
                <w:webHidden/>
              </w:rPr>
              <w:instrText xml:space="preserve"> PAGEREF _Toc60868835 \h </w:instrText>
            </w:r>
            <w:r w:rsidR="001C7E50">
              <w:rPr>
                <w:noProof/>
                <w:webHidden/>
              </w:rPr>
            </w:r>
            <w:r w:rsidR="001C7E50">
              <w:rPr>
                <w:noProof/>
                <w:webHidden/>
              </w:rPr>
              <w:fldChar w:fldCharType="separate"/>
            </w:r>
            <w:r w:rsidR="001C7E50">
              <w:rPr>
                <w:noProof/>
                <w:webHidden/>
              </w:rPr>
              <w:t>1</w:t>
            </w:r>
            <w:r w:rsidR="001C7E50">
              <w:rPr>
                <w:noProof/>
                <w:webHidden/>
              </w:rPr>
              <w:fldChar w:fldCharType="end"/>
            </w:r>
          </w:hyperlink>
        </w:p>
        <w:p w14:paraId="51CB3C69" w14:textId="02C784E7" w:rsidR="001C7E50" w:rsidRDefault="001C7E50">
          <w:pPr>
            <w:pStyle w:val="TOC1"/>
            <w:tabs>
              <w:tab w:val="left" w:pos="440"/>
              <w:tab w:val="right" w:leader="dot" w:pos="9350"/>
            </w:tabs>
            <w:rPr>
              <w:rFonts w:eastAsiaTheme="minorEastAsia" w:cstheme="minorBidi"/>
              <w:b w:val="0"/>
              <w:bCs w:val="0"/>
              <w:i w:val="0"/>
              <w:iCs w:val="0"/>
              <w:noProof/>
              <w:sz w:val="22"/>
              <w:szCs w:val="22"/>
            </w:rPr>
          </w:pPr>
          <w:hyperlink w:anchor="_Toc60868836" w:history="1">
            <w:r w:rsidRPr="004F7941">
              <w:rPr>
                <w:rStyle w:val="Hyperlink"/>
                <w:noProof/>
              </w:rPr>
              <w:t>2</w:t>
            </w:r>
            <w:r>
              <w:rPr>
                <w:rFonts w:eastAsiaTheme="minorEastAsia" w:cstheme="minorBidi"/>
                <w:b w:val="0"/>
                <w:bCs w:val="0"/>
                <w:i w:val="0"/>
                <w:iCs w:val="0"/>
                <w:noProof/>
                <w:sz w:val="22"/>
                <w:szCs w:val="22"/>
              </w:rPr>
              <w:tab/>
            </w:r>
            <w:r w:rsidRPr="004F7941">
              <w:rPr>
                <w:rStyle w:val="Hyperlink"/>
                <w:noProof/>
              </w:rPr>
              <w:t>Streamlined Build Instructions</w:t>
            </w:r>
            <w:r>
              <w:rPr>
                <w:noProof/>
                <w:webHidden/>
              </w:rPr>
              <w:tab/>
            </w:r>
            <w:r>
              <w:rPr>
                <w:noProof/>
                <w:webHidden/>
              </w:rPr>
              <w:fldChar w:fldCharType="begin"/>
            </w:r>
            <w:r>
              <w:rPr>
                <w:noProof/>
                <w:webHidden/>
              </w:rPr>
              <w:instrText xml:space="preserve"> PAGEREF _Toc60868836 \h </w:instrText>
            </w:r>
            <w:r>
              <w:rPr>
                <w:noProof/>
                <w:webHidden/>
              </w:rPr>
            </w:r>
            <w:r>
              <w:rPr>
                <w:noProof/>
                <w:webHidden/>
              </w:rPr>
              <w:fldChar w:fldCharType="separate"/>
            </w:r>
            <w:r>
              <w:rPr>
                <w:noProof/>
                <w:webHidden/>
              </w:rPr>
              <w:t>2</w:t>
            </w:r>
            <w:r>
              <w:rPr>
                <w:noProof/>
                <w:webHidden/>
              </w:rPr>
              <w:fldChar w:fldCharType="end"/>
            </w:r>
          </w:hyperlink>
        </w:p>
        <w:p w14:paraId="7CD96161" w14:textId="115744D3" w:rsidR="001C7E50" w:rsidRDefault="001C7E50">
          <w:pPr>
            <w:pStyle w:val="TOC2"/>
            <w:tabs>
              <w:tab w:val="left" w:pos="880"/>
              <w:tab w:val="right" w:leader="dot" w:pos="9350"/>
            </w:tabs>
            <w:rPr>
              <w:rFonts w:eastAsiaTheme="minorEastAsia" w:cstheme="minorBidi"/>
              <w:b w:val="0"/>
              <w:bCs w:val="0"/>
              <w:noProof/>
            </w:rPr>
          </w:pPr>
          <w:hyperlink w:anchor="_Toc60868837" w:history="1">
            <w:r w:rsidRPr="004F7941">
              <w:rPr>
                <w:rStyle w:val="Hyperlink"/>
                <w:noProof/>
              </w:rPr>
              <w:t>2.1</w:t>
            </w:r>
            <w:r>
              <w:rPr>
                <w:rFonts w:eastAsiaTheme="minorEastAsia" w:cstheme="minorBidi"/>
                <w:b w:val="0"/>
                <w:bCs w:val="0"/>
                <w:noProof/>
              </w:rPr>
              <w:tab/>
            </w:r>
            <w:r w:rsidRPr="004F7941">
              <w:rPr>
                <w:rStyle w:val="Hyperlink"/>
                <w:noProof/>
              </w:rPr>
              <w:t>Linux Build Environment</w:t>
            </w:r>
            <w:r>
              <w:rPr>
                <w:noProof/>
                <w:webHidden/>
              </w:rPr>
              <w:tab/>
            </w:r>
            <w:r>
              <w:rPr>
                <w:noProof/>
                <w:webHidden/>
              </w:rPr>
              <w:fldChar w:fldCharType="begin"/>
            </w:r>
            <w:r>
              <w:rPr>
                <w:noProof/>
                <w:webHidden/>
              </w:rPr>
              <w:instrText xml:space="preserve"> PAGEREF _Toc60868837 \h </w:instrText>
            </w:r>
            <w:r>
              <w:rPr>
                <w:noProof/>
                <w:webHidden/>
              </w:rPr>
            </w:r>
            <w:r>
              <w:rPr>
                <w:noProof/>
                <w:webHidden/>
              </w:rPr>
              <w:fldChar w:fldCharType="separate"/>
            </w:r>
            <w:r>
              <w:rPr>
                <w:noProof/>
                <w:webHidden/>
              </w:rPr>
              <w:t>2</w:t>
            </w:r>
            <w:r>
              <w:rPr>
                <w:noProof/>
                <w:webHidden/>
              </w:rPr>
              <w:fldChar w:fldCharType="end"/>
            </w:r>
          </w:hyperlink>
        </w:p>
        <w:p w14:paraId="3A79D341" w14:textId="6C77CB3C" w:rsidR="001C7E50" w:rsidRDefault="001C7E50">
          <w:pPr>
            <w:pStyle w:val="TOC2"/>
            <w:tabs>
              <w:tab w:val="left" w:pos="880"/>
              <w:tab w:val="right" w:leader="dot" w:pos="9350"/>
            </w:tabs>
            <w:rPr>
              <w:rFonts w:eastAsiaTheme="minorEastAsia" w:cstheme="minorBidi"/>
              <w:b w:val="0"/>
              <w:bCs w:val="0"/>
              <w:noProof/>
            </w:rPr>
          </w:pPr>
          <w:hyperlink w:anchor="_Toc60868838" w:history="1">
            <w:r w:rsidRPr="004F7941">
              <w:rPr>
                <w:rStyle w:val="Hyperlink"/>
                <w:noProof/>
              </w:rPr>
              <w:t>2.2</w:t>
            </w:r>
            <w:r>
              <w:rPr>
                <w:rFonts w:eastAsiaTheme="minorEastAsia" w:cstheme="minorBidi"/>
                <w:b w:val="0"/>
                <w:bCs w:val="0"/>
                <w:noProof/>
              </w:rPr>
              <w:tab/>
            </w:r>
            <w:r w:rsidRPr="004F7941">
              <w:rPr>
                <w:rStyle w:val="Hyperlink"/>
                <w:noProof/>
              </w:rPr>
              <w:t>Mac OS X Build Environment</w:t>
            </w:r>
            <w:r>
              <w:rPr>
                <w:noProof/>
                <w:webHidden/>
              </w:rPr>
              <w:tab/>
            </w:r>
            <w:r>
              <w:rPr>
                <w:noProof/>
                <w:webHidden/>
              </w:rPr>
              <w:fldChar w:fldCharType="begin"/>
            </w:r>
            <w:r>
              <w:rPr>
                <w:noProof/>
                <w:webHidden/>
              </w:rPr>
              <w:instrText xml:space="preserve"> PAGEREF _Toc60868838 \h </w:instrText>
            </w:r>
            <w:r>
              <w:rPr>
                <w:noProof/>
                <w:webHidden/>
              </w:rPr>
            </w:r>
            <w:r>
              <w:rPr>
                <w:noProof/>
                <w:webHidden/>
              </w:rPr>
              <w:fldChar w:fldCharType="separate"/>
            </w:r>
            <w:r>
              <w:rPr>
                <w:noProof/>
                <w:webHidden/>
              </w:rPr>
              <w:t>3</w:t>
            </w:r>
            <w:r>
              <w:rPr>
                <w:noProof/>
                <w:webHidden/>
              </w:rPr>
              <w:fldChar w:fldCharType="end"/>
            </w:r>
          </w:hyperlink>
        </w:p>
        <w:p w14:paraId="6EAA38C1" w14:textId="6F3B9736" w:rsidR="001C7E50" w:rsidRDefault="001C7E50">
          <w:pPr>
            <w:pStyle w:val="TOC2"/>
            <w:tabs>
              <w:tab w:val="left" w:pos="880"/>
              <w:tab w:val="right" w:leader="dot" w:pos="9350"/>
            </w:tabs>
            <w:rPr>
              <w:rFonts w:eastAsiaTheme="minorEastAsia" w:cstheme="minorBidi"/>
              <w:b w:val="0"/>
              <w:bCs w:val="0"/>
              <w:noProof/>
            </w:rPr>
          </w:pPr>
          <w:hyperlink w:anchor="_Toc60868839" w:history="1">
            <w:r w:rsidRPr="004F7941">
              <w:rPr>
                <w:rStyle w:val="Hyperlink"/>
                <w:noProof/>
              </w:rPr>
              <w:t>2.3</w:t>
            </w:r>
            <w:r>
              <w:rPr>
                <w:rFonts w:eastAsiaTheme="minorEastAsia" w:cstheme="minorBidi"/>
                <w:b w:val="0"/>
                <w:bCs w:val="0"/>
                <w:noProof/>
              </w:rPr>
              <w:tab/>
            </w:r>
            <w:r w:rsidRPr="004F7941">
              <w:rPr>
                <w:rStyle w:val="Hyperlink"/>
                <w:noProof/>
              </w:rPr>
              <w:t>Windows Build Environment</w:t>
            </w:r>
            <w:r>
              <w:rPr>
                <w:noProof/>
                <w:webHidden/>
              </w:rPr>
              <w:tab/>
            </w:r>
            <w:r>
              <w:rPr>
                <w:noProof/>
                <w:webHidden/>
              </w:rPr>
              <w:fldChar w:fldCharType="begin"/>
            </w:r>
            <w:r>
              <w:rPr>
                <w:noProof/>
                <w:webHidden/>
              </w:rPr>
              <w:instrText xml:space="preserve"> PAGEREF _Toc60868839 \h </w:instrText>
            </w:r>
            <w:r>
              <w:rPr>
                <w:noProof/>
                <w:webHidden/>
              </w:rPr>
            </w:r>
            <w:r>
              <w:rPr>
                <w:noProof/>
                <w:webHidden/>
              </w:rPr>
              <w:fldChar w:fldCharType="separate"/>
            </w:r>
            <w:r>
              <w:rPr>
                <w:noProof/>
                <w:webHidden/>
              </w:rPr>
              <w:t>3</w:t>
            </w:r>
            <w:r>
              <w:rPr>
                <w:noProof/>
                <w:webHidden/>
              </w:rPr>
              <w:fldChar w:fldCharType="end"/>
            </w:r>
          </w:hyperlink>
        </w:p>
        <w:p w14:paraId="135043A5" w14:textId="21EC7703" w:rsidR="001C7E50" w:rsidRDefault="001C7E50">
          <w:pPr>
            <w:pStyle w:val="TOC2"/>
            <w:tabs>
              <w:tab w:val="left" w:pos="880"/>
              <w:tab w:val="right" w:leader="dot" w:pos="9350"/>
            </w:tabs>
            <w:rPr>
              <w:rFonts w:eastAsiaTheme="minorEastAsia" w:cstheme="minorBidi"/>
              <w:b w:val="0"/>
              <w:bCs w:val="0"/>
              <w:noProof/>
            </w:rPr>
          </w:pPr>
          <w:hyperlink w:anchor="_Toc60868840" w:history="1">
            <w:r w:rsidRPr="004F7941">
              <w:rPr>
                <w:rStyle w:val="Hyperlink"/>
                <w:noProof/>
              </w:rPr>
              <w:t>2.4</w:t>
            </w:r>
            <w:r>
              <w:rPr>
                <w:rFonts w:eastAsiaTheme="minorEastAsia" w:cstheme="minorBidi"/>
                <w:b w:val="0"/>
                <w:bCs w:val="0"/>
                <w:noProof/>
              </w:rPr>
              <w:tab/>
            </w:r>
            <w:r w:rsidRPr="004F7941">
              <w:rPr>
                <w:rStyle w:val="Hyperlink"/>
                <w:noProof/>
              </w:rPr>
              <w:t>Supporting Code Repositories</w:t>
            </w:r>
            <w:r>
              <w:rPr>
                <w:noProof/>
                <w:webHidden/>
              </w:rPr>
              <w:tab/>
            </w:r>
            <w:r>
              <w:rPr>
                <w:noProof/>
                <w:webHidden/>
              </w:rPr>
              <w:fldChar w:fldCharType="begin"/>
            </w:r>
            <w:r>
              <w:rPr>
                <w:noProof/>
                <w:webHidden/>
              </w:rPr>
              <w:instrText xml:space="preserve"> PAGEREF _Toc60868840 \h </w:instrText>
            </w:r>
            <w:r>
              <w:rPr>
                <w:noProof/>
                <w:webHidden/>
              </w:rPr>
            </w:r>
            <w:r>
              <w:rPr>
                <w:noProof/>
                <w:webHidden/>
              </w:rPr>
              <w:fldChar w:fldCharType="separate"/>
            </w:r>
            <w:r>
              <w:rPr>
                <w:noProof/>
                <w:webHidden/>
              </w:rPr>
              <w:t>4</w:t>
            </w:r>
            <w:r>
              <w:rPr>
                <w:noProof/>
                <w:webHidden/>
              </w:rPr>
              <w:fldChar w:fldCharType="end"/>
            </w:r>
          </w:hyperlink>
        </w:p>
        <w:p w14:paraId="093FCA6A" w14:textId="5B4D35A2" w:rsidR="001C7E50" w:rsidRDefault="001C7E50">
          <w:pPr>
            <w:pStyle w:val="TOC2"/>
            <w:tabs>
              <w:tab w:val="left" w:pos="880"/>
              <w:tab w:val="right" w:leader="dot" w:pos="9350"/>
            </w:tabs>
            <w:rPr>
              <w:rFonts w:eastAsiaTheme="minorEastAsia" w:cstheme="minorBidi"/>
              <w:b w:val="0"/>
              <w:bCs w:val="0"/>
              <w:noProof/>
            </w:rPr>
          </w:pPr>
          <w:hyperlink w:anchor="_Toc60868841" w:history="1">
            <w:r w:rsidRPr="004F7941">
              <w:rPr>
                <w:rStyle w:val="Hyperlink"/>
                <w:noProof/>
              </w:rPr>
              <w:t>2.5</w:t>
            </w:r>
            <w:r>
              <w:rPr>
                <w:rFonts w:eastAsiaTheme="minorEastAsia" w:cstheme="minorBidi"/>
                <w:b w:val="0"/>
                <w:bCs w:val="0"/>
                <w:noProof/>
              </w:rPr>
              <w:tab/>
            </w:r>
            <w:r w:rsidRPr="004F7941">
              <w:rPr>
                <w:rStyle w:val="Hyperlink"/>
                <w:noProof/>
              </w:rPr>
              <w:t>OpenDSS Repository</w:t>
            </w:r>
            <w:r>
              <w:rPr>
                <w:noProof/>
                <w:webHidden/>
              </w:rPr>
              <w:tab/>
            </w:r>
            <w:r>
              <w:rPr>
                <w:noProof/>
                <w:webHidden/>
              </w:rPr>
              <w:fldChar w:fldCharType="begin"/>
            </w:r>
            <w:r>
              <w:rPr>
                <w:noProof/>
                <w:webHidden/>
              </w:rPr>
              <w:instrText xml:space="preserve"> PAGEREF _Toc60868841 \h </w:instrText>
            </w:r>
            <w:r>
              <w:rPr>
                <w:noProof/>
                <w:webHidden/>
              </w:rPr>
            </w:r>
            <w:r>
              <w:rPr>
                <w:noProof/>
                <w:webHidden/>
              </w:rPr>
              <w:fldChar w:fldCharType="separate"/>
            </w:r>
            <w:r>
              <w:rPr>
                <w:noProof/>
                <w:webHidden/>
              </w:rPr>
              <w:t>4</w:t>
            </w:r>
            <w:r>
              <w:rPr>
                <w:noProof/>
                <w:webHidden/>
              </w:rPr>
              <w:fldChar w:fldCharType="end"/>
            </w:r>
          </w:hyperlink>
        </w:p>
        <w:p w14:paraId="6F450432" w14:textId="356CC293" w:rsidR="001C7E50" w:rsidRDefault="001C7E50">
          <w:pPr>
            <w:pStyle w:val="TOC2"/>
            <w:tabs>
              <w:tab w:val="left" w:pos="880"/>
              <w:tab w:val="right" w:leader="dot" w:pos="9350"/>
            </w:tabs>
            <w:rPr>
              <w:rFonts w:eastAsiaTheme="minorEastAsia" w:cstheme="minorBidi"/>
              <w:b w:val="0"/>
              <w:bCs w:val="0"/>
              <w:noProof/>
            </w:rPr>
          </w:pPr>
          <w:hyperlink w:anchor="_Toc60868842" w:history="1">
            <w:r w:rsidRPr="004F7941">
              <w:rPr>
                <w:rStyle w:val="Hyperlink"/>
                <w:noProof/>
              </w:rPr>
              <w:t>2.6</w:t>
            </w:r>
            <w:r>
              <w:rPr>
                <w:rFonts w:eastAsiaTheme="minorEastAsia" w:cstheme="minorBidi"/>
                <w:b w:val="0"/>
                <w:bCs w:val="0"/>
                <w:noProof/>
              </w:rPr>
              <w:tab/>
            </w:r>
            <w:r w:rsidRPr="004F7941">
              <w:rPr>
                <w:rStyle w:val="Hyperlink"/>
                <w:noProof/>
              </w:rPr>
              <w:t>Linux and Mac OS X Builds</w:t>
            </w:r>
            <w:r>
              <w:rPr>
                <w:noProof/>
                <w:webHidden/>
              </w:rPr>
              <w:tab/>
            </w:r>
            <w:r>
              <w:rPr>
                <w:noProof/>
                <w:webHidden/>
              </w:rPr>
              <w:fldChar w:fldCharType="begin"/>
            </w:r>
            <w:r>
              <w:rPr>
                <w:noProof/>
                <w:webHidden/>
              </w:rPr>
              <w:instrText xml:space="preserve"> PAGEREF _Toc60868842 \h </w:instrText>
            </w:r>
            <w:r>
              <w:rPr>
                <w:noProof/>
                <w:webHidden/>
              </w:rPr>
            </w:r>
            <w:r>
              <w:rPr>
                <w:noProof/>
                <w:webHidden/>
              </w:rPr>
              <w:fldChar w:fldCharType="separate"/>
            </w:r>
            <w:r>
              <w:rPr>
                <w:noProof/>
                <w:webHidden/>
              </w:rPr>
              <w:t>4</w:t>
            </w:r>
            <w:r>
              <w:rPr>
                <w:noProof/>
                <w:webHidden/>
              </w:rPr>
              <w:fldChar w:fldCharType="end"/>
            </w:r>
          </w:hyperlink>
        </w:p>
        <w:p w14:paraId="45BEDB23" w14:textId="0AF5A662" w:rsidR="001C7E50" w:rsidRDefault="001C7E50">
          <w:pPr>
            <w:pStyle w:val="TOC2"/>
            <w:tabs>
              <w:tab w:val="left" w:pos="880"/>
              <w:tab w:val="right" w:leader="dot" w:pos="9350"/>
            </w:tabs>
            <w:rPr>
              <w:rFonts w:eastAsiaTheme="minorEastAsia" w:cstheme="minorBidi"/>
              <w:b w:val="0"/>
              <w:bCs w:val="0"/>
              <w:noProof/>
            </w:rPr>
          </w:pPr>
          <w:hyperlink w:anchor="_Toc60868843" w:history="1">
            <w:r w:rsidRPr="004F7941">
              <w:rPr>
                <w:rStyle w:val="Hyperlink"/>
                <w:noProof/>
              </w:rPr>
              <w:t>2.7</w:t>
            </w:r>
            <w:r>
              <w:rPr>
                <w:rFonts w:eastAsiaTheme="minorEastAsia" w:cstheme="minorBidi"/>
                <w:b w:val="0"/>
                <w:bCs w:val="0"/>
                <w:noProof/>
              </w:rPr>
              <w:tab/>
            </w:r>
            <w:r w:rsidRPr="004F7941">
              <w:rPr>
                <w:rStyle w:val="Hyperlink"/>
                <w:noProof/>
              </w:rPr>
              <w:t>Windows Builds</w:t>
            </w:r>
            <w:r>
              <w:rPr>
                <w:noProof/>
                <w:webHidden/>
              </w:rPr>
              <w:tab/>
            </w:r>
            <w:r>
              <w:rPr>
                <w:noProof/>
                <w:webHidden/>
              </w:rPr>
              <w:fldChar w:fldCharType="begin"/>
            </w:r>
            <w:r>
              <w:rPr>
                <w:noProof/>
                <w:webHidden/>
              </w:rPr>
              <w:instrText xml:space="preserve"> PAGEREF _Toc60868843 \h </w:instrText>
            </w:r>
            <w:r>
              <w:rPr>
                <w:noProof/>
                <w:webHidden/>
              </w:rPr>
            </w:r>
            <w:r>
              <w:rPr>
                <w:noProof/>
                <w:webHidden/>
              </w:rPr>
              <w:fldChar w:fldCharType="separate"/>
            </w:r>
            <w:r>
              <w:rPr>
                <w:noProof/>
                <w:webHidden/>
              </w:rPr>
              <w:t>6</w:t>
            </w:r>
            <w:r>
              <w:rPr>
                <w:noProof/>
                <w:webHidden/>
              </w:rPr>
              <w:fldChar w:fldCharType="end"/>
            </w:r>
          </w:hyperlink>
        </w:p>
        <w:p w14:paraId="45E9B9FC" w14:textId="5BAFC025" w:rsidR="001C7E50" w:rsidRDefault="001C7E50">
          <w:pPr>
            <w:pStyle w:val="TOC2"/>
            <w:tabs>
              <w:tab w:val="left" w:pos="880"/>
              <w:tab w:val="right" w:leader="dot" w:pos="9350"/>
            </w:tabs>
            <w:rPr>
              <w:rFonts w:eastAsiaTheme="minorEastAsia" w:cstheme="minorBidi"/>
              <w:b w:val="0"/>
              <w:bCs w:val="0"/>
              <w:noProof/>
            </w:rPr>
          </w:pPr>
          <w:hyperlink w:anchor="_Toc60868844" w:history="1">
            <w:r w:rsidRPr="004F7941">
              <w:rPr>
                <w:rStyle w:val="Hyperlink"/>
                <w:noProof/>
              </w:rPr>
              <w:t>2.8</w:t>
            </w:r>
            <w:r>
              <w:rPr>
                <w:rFonts w:eastAsiaTheme="minorEastAsia" w:cstheme="minorBidi"/>
                <w:b w:val="0"/>
                <w:bCs w:val="0"/>
                <w:noProof/>
              </w:rPr>
              <w:tab/>
            </w:r>
            <w:r w:rsidRPr="004F7941">
              <w:rPr>
                <w:rStyle w:val="Hyperlink"/>
                <w:noProof/>
              </w:rPr>
              <w:t>Installer Builds</w:t>
            </w:r>
            <w:r>
              <w:rPr>
                <w:noProof/>
                <w:webHidden/>
              </w:rPr>
              <w:tab/>
            </w:r>
            <w:r>
              <w:rPr>
                <w:noProof/>
                <w:webHidden/>
              </w:rPr>
              <w:fldChar w:fldCharType="begin"/>
            </w:r>
            <w:r>
              <w:rPr>
                <w:noProof/>
                <w:webHidden/>
              </w:rPr>
              <w:instrText xml:space="preserve"> PAGEREF _Toc60868844 \h </w:instrText>
            </w:r>
            <w:r>
              <w:rPr>
                <w:noProof/>
                <w:webHidden/>
              </w:rPr>
            </w:r>
            <w:r>
              <w:rPr>
                <w:noProof/>
                <w:webHidden/>
              </w:rPr>
              <w:fldChar w:fldCharType="separate"/>
            </w:r>
            <w:r>
              <w:rPr>
                <w:noProof/>
                <w:webHidden/>
              </w:rPr>
              <w:t>7</w:t>
            </w:r>
            <w:r>
              <w:rPr>
                <w:noProof/>
                <w:webHidden/>
              </w:rPr>
              <w:fldChar w:fldCharType="end"/>
            </w:r>
          </w:hyperlink>
        </w:p>
        <w:p w14:paraId="3290E472" w14:textId="35ABD6FD" w:rsidR="001C7E50" w:rsidRDefault="001C7E50">
          <w:pPr>
            <w:pStyle w:val="TOC1"/>
            <w:tabs>
              <w:tab w:val="left" w:pos="440"/>
              <w:tab w:val="right" w:leader="dot" w:pos="9350"/>
            </w:tabs>
            <w:rPr>
              <w:rFonts w:eastAsiaTheme="minorEastAsia" w:cstheme="minorBidi"/>
              <w:b w:val="0"/>
              <w:bCs w:val="0"/>
              <w:i w:val="0"/>
              <w:iCs w:val="0"/>
              <w:noProof/>
              <w:sz w:val="22"/>
              <w:szCs w:val="22"/>
            </w:rPr>
          </w:pPr>
          <w:hyperlink w:anchor="_Toc60868845" w:history="1">
            <w:r w:rsidRPr="004F7941">
              <w:rPr>
                <w:rStyle w:val="Hyperlink"/>
                <w:noProof/>
              </w:rPr>
              <w:t>3</w:t>
            </w:r>
            <w:r>
              <w:rPr>
                <w:rFonts w:eastAsiaTheme="minorEastAsia" w:cstheme="minorBidi"/>
                <w:b w:val="0"/>
                <w:bCs w:val="0"/>
                <w:i w:val="0"/>
                <w:iCs w:val="0"/>
                <w:noProof/>
                <w:sz w:val="22"/>
                <w:szCs w:val="22"/>
              </w:rPr>
              <w:tab/>
            </w:r>
            <w:r w:rsidRPr="004F7941">
              <w:rPr>
                <w:rStyle w:val="Hyperlink"/>
                <w:noProof/>
              </w:rPr>
              <w:t>FNCS and HELICS Examples</w:t>
            </w:r>
            <w:r>
              <w:rPr>
                <w:noProof/>
                <w:webHidden/>
              </w:rPr>
              <w:tab/>
            </w:r>
            <w:r>
              <w:rPr>
                <w:noProof/>
                <w:webHidden/>
              </w:rPr>
              <w:fldChar w:fldCharType="begin"/>
            </w:r>
            <w:r>
              <w:rPr>
                <w:noProof/>
                <w:webHidden/>
              </w:rPr>
              <w:instrText xml:space="preserve"> PAGEREF _Toc60868845 \h </w:instrText>
            </w:r>
            <w:r>
              <w:rPr>
                <w:noProof/>
                <w:webHidden/>
              </w:rPr>
            </w:r>
            <w:r>
              <w:rPr>
                <w:noProof/>
                <w:webHidden/>
              </w:rPr>
              <w:fldChar w:fldCharType="separate"/>
            </w:r>
            <w:r>
              <w:rPr>
                <w:noProof/>
                <w:webHidden/>
              </w:rPr>
              <w:t>7</w:t>
            </w:r>
            <w:r>
              <w:rPr>
                <w:noProof/>
                <w:webHidden/>
              </w:rPr>
              <w:fldChar w:fldCharType="end"/>
            </w:r>
          </w:hyperlink>
        </w:p>
        <w:p w14:paraId="7B98B277" w14:textId="7E172F2C" w:rsidR="001C7E50" w:rsidRDefault="001C7E50">
          <w:pPr>
            <w:pStyle w:val="TOC1"/>
            <w:tabs>
              <w:tab w:val="left" w:pos="440"/>
              <w:tab w:val="right" w:leader="dot" w:pos="9350"/>
            </w:tabs>
            <w:rPr>
              <w:rFonts w:eastAsiaTheme="minorEastAsia" w:cstheme="minorBidi"/>
              <w:b w:val="0"/>
              <w:bCs w:val="0"/>
              <w:i w:val="0"/>
              <w:iCs w:val="0"/>
              <w:noProof/>
              <w:sz w:val="22"/>
              <w:szCs w:val="22"/>
            </w:rPr>
          </w:pPr>
          <w:hyperlink w:anchor="_Toc60868846" w:history="1">
            <w:r w:rsidRPr="004F7941">
              <w:rPr>
                <w:rStyle w:val="Hyperlink"/>
                <w:noProof/>
              </w:rPr>
              <w:t>4</w:t>
            </w:r>
            <w:r>
              <w:rPr>
                <w:rFonts w:eastAsiaTheme="minorEastAsia" w:cstheme="minorBidi"/>
                <w:b w:val="0"/>
                <w:bCs w:val="0"/>
                <w:i w:val="0"/>
                <w:iCs w:val="0"/>
                <w:noProof/>
                <w:sz w:val="22"/>
                <w:szCs w:val="22"/>
              </w:rPr>
              <w:tab/>
            </w:r>
            <w:r w:rsidRPr="004F7941">
              <w:rPr>
                <w:rStyle w:val="Hyperlink"/>
                <w:noProof/>
              </w:rPr>
              <w:t>Developer Notes for OpenDSSCmd</w:t>
            </w:r>
            <w:r>
              <w:rPr>
                <w:noProof/>
                <w:webHidden/>
              </w:rPr>
              <w:tab/>
            </w:r>
            <w:r>
              <w:rPr>
                <w:noProof/>
                <w:webHidden/>
              </w:rPr>
              <w:fldChar w:fldCharType="begin"/>
            </w:r>
            <w:r>
              <w:rPr>
                <w:noProof/>
                <w:webHidden/>
              </w:rPr>
              <w:instrText xml:space="preserve"> PAGEREF _Toc60868846 \h </w:instrText>
            </w:r>
            <w:r>
              <w:rPr>
                <w:noProof/>
                <w:webHidden/>
              </w:rPr>
            </w:r>
            <w:r>
              <w:rPr>
                <w:noProof/>
                <w:webHidden/>
              </w:rPr>
              <w:fldChar w:fldCharType="separate"/>
            </w:r>
            <w:r>
              <w:rPr>
                <w:noProof/>
                <w:webHidden/>
              </w:rPr>
              <w:t>9</w:t>
            </w:r>
            <w:r>
              <w:rPr>
                <w:noProof/>
                <w:webHidden/>
              </w:rPr>
              <w:fldChar w:fldCharType="end"/>
            </w:r>
          </w:hyperlink>
        </w:p>
        <w:p w14:paraId="2C038341" w14:textId="64B26B8B" w:rsidR="001C7E50" w:rsidRDefault="001C7E50">
          <w:pPr>
            <w:pStyle w:val="TOC2"/>
            <w:tabs>
              <w:tab w:val="left" w:pos="880"/>
              <w:tab w:val="right" w:leader="dot" w:pos="9350"/>
            </w:tabs>
            <w:rPr>
              <w:rFonts w:eastAsiaTheme="minorEastAsia" w:cstheme="minorBidi"/>
              <w:b w:val="0"/>
              <w:bCs w:val="0"/>
              <w:noProof/>
            </w:rPr>
          </w:pPr>
          <w:hyperlink w:anchor="_Toc60868847" w:history="1">
            <w:r w:rsidRPr="004F7941">
              <w:rPr>
                <w:rStyle w:val="Hyperlink"/>
                <w:noProof/>
              </w:rPr>
              <w:t>4.1</w:t>
            </w:r>
            <w:r>
              <w:rPr>
                <w:rFonts w:eastAsiaTheme="minorEastAsia" w:cstheme="minorBidi"/>
                <w:b w:val="0"/>
                <w:bCs w:val="0"/>
                <w:noProof/>
              </w:rPr>
              <w:tab/>
            </w:r>
            <w:r w:rsidRPr="004F7941">
              <w:rPr>
                <w:rStyle w:val="Hyperlink"/>
                <w:noProof/>
              </w:rPr>
              <w:t>Source Code Directories</w:t>
            </w:r>
            <w:r>
              <w:rPr>
                <w:noProof/>
                <w:webHidden/>
              </w:rPr>
              <w:tab/>
            </w:r>
            <w:r>
              <w:rPr>
                <w:noProof/>
                <w:webHidden/>
              </w:rPr>
              <w:fldChar w:fldCharType="begin"/>
            </w:r>
            <w:r>
              <w:rPr>
                <w:noProof/>
                <w:webHidden/>
              </w:rPr>
              <w:instrText xml:space="preserve"> PAGEREF _Toc60868847 \h </w:instrText>
            </w:r>
            <w:r>
              <w:rPr>
                <w:noProof/>
                <w:webHidden/>
              </w:rPr>
            </w:r>
            <w:r>
              <w:rPr>
                <w:noProof/>
                <w:webHidden/>
              </w:rPr>
              <w:fldChar w:fldCharType="separate"/>
            </w:r>
            <w:r>
              <w:rPr>
                <w:noProof/>
                <w:webHidden/>
              </w:rPr>
              <w:t>9</w:t>
            </w:r>
            <w:r>
              <w:rPr>
                <w:noProof/>
                <w:webHidden/>
              </w:rPr>
              <w:fldChar w:fldCharType="end"/>
            </w:r>
          </w:hyperlink>
        </w:p>
        <w:p w14:paraId="1DCF308D" w14:textId="194810F7" w:rsidR="001C7E50" w:rsidRDefault="001C7E50">
          <w:pPr>
            <w:pStyle w:val="TOC2"/>
            <w:tabs>
              <w:tab w:val="left" w:pos="880"/>
              <w:tab w:val="right" w:leader="dot" w:pos="9350"/>
            </w:tabs>
            <w:rPr>
              <w:rFonts w:eastAsiaTheme="minorEastAsia" w:cstheme="minorBidi"/>
              <w:b w:val="0"/>
              <w:bCs w:val="0"/>
              <w:noProof/>
            </w:rPr>
          </w:pPr>
          <w:hyperlink w:anchor="_Toc60868848" w:history="1">
            <w:r w:rsidRPr="004F7941">
              <w:rPr>
                <w:rStyle w:val="Hyperlink"/>
                <w:noProof/>
              </w:rPr>
              <w:t>4.2</w:t>
            </w:r>
            <w:r>
              <w:rPr>
                <w:rFonts w:eastAsiaTheme="minorEastAsia" w:cstheme="minorBidi"/>
                <w:b w:val="0"/>
                <w:bCs w:val="0"/>
                <w:noProof/>
              </w:rPr>
              <w:tab/>
            </w:r>
            <w:r w:rsidRPr="004F7941">
              <w:rPr>
                <w:rStyle w:val="Hyperlink"/>
                <w:noProof/>
              </w:rPr>
              <w:t>Work in Progress for FNCS Publications</w:t>
            </w:r>
            <w:r>
              <w:rPr>
                <w:noProof/>
                <w:webHidden/>
              </w:rPr>
              <w:tab/>
            </w:r>
            <w:r>
              <w:rPr>
                <w:noProof/>
                <w:webHidden/>
              </w:rPr>
              <w:fldChar w:fldCharType="begin"/>
            </w:r>
            <w:r>
              <w:rPr>
                <w:noProof/>
                <w:webHidden/>
              </w:rPr>
              <w:instrText xml:space="preserve"> PAGEREF _Toc60868848 \h </w:instrText>
            </w:r>
            <w:r>
              <w:rPr>
                <w:noProof/>
                <w:webHidden/>
              </w:rPr>
            </w:r>
            <w:r>
              <w:rPr>
                <w:noProof/>
                <w:webHidden/>
              </w:rPr>
              <w:fldChar w:fldCharType="separate"/>
            </w:r>
            <w:r>
              <w:rPr>
                <w:noProof/>
                <w:webHidden/>
              </w:rPr>
              <w:t>10</w:t>
            </w:r>
            <w:r>
              <w:rPr>
                <w:noProof/>
                <w:webHidden/>
              </w:rPr>
              <w:fldChar w:fldCharType="end"/>
            </w:r>
          </w:hyperlink>
        </w:p>
        <w:p w14:paraId="30866631" w14:textId="660FF0B7" w:rsidR="001C7E50" w:rsidRDefault="001C7E50">
          <w:pPr>
            <w:pStyle w:val="TOC2"/>
            <w:tabs>
              <w:tab w:val="left" w:pos="880"/>
              <w:tab w:val="right" w:leader="dot" w:pos="9350"/>
            </w:tabs>
            <w:rPr>
              <w:rFonts w:eastAsiaTheme="minorEastAsia" w:cstheme="minorBidi"/>
              <w:b w:val="0"/>
              <w:bCs w:val="0"/>
              <w:noProof/>
            </w:rPr>
          </w:pPr>
          <w:hyperlink w:anchor="_Toc60868849" w:history="1">
            <w:r w:rsidRPr="004F7941">
              <w:rPr>
                <w:rStyle w:val="Hyperlink"/>
                <w:noProof/>
              </w:rPr>
              <w:t>4.3</w:t>
            </w:r>
            <w:r>
              <w:rPr>
                <w:rFonts w:eastAsiaTheme="minorEastAsia" w:cstheme="minorBidi"/>
                <w:b w:val="0"/>
                <w:bCs w:val="0"/>
                <w:noProof/>
              </w:rPr>
              <w:tab/>
            </w:r>
            <w:r w:rsidRPr="004F7941">
              <w:rPr>
                <w:rStyle w:val="Hyperlink"/>
                <w:noProof/>
              </w:rPr>
              <w:t>Open Issues</w:t>
            </w:r>
            <w:r>
              <w:rPr>
                <w:noProof/>
                <w:webHidden/>
              </w:rPr>
              <w:tab/>
            </w:r>
            <w:r>
              <w:rPr>
                <w:noProof/>
                <w:webHidden/>
              </w:rPr>
              <w:fldChar w:fldCharType="begin"/>
            </w:r>
            <w:r>
              <w:rPr>
                <w:noProof/>
                <w:webHidden/>
              </w:rPr>
              <w:instrText xml:space="preserve"> PAGEREF _Toc60868849 \h </w:instrText>
            </w:r>
            <w:r>
              <w:rPr>
                <w:noProof/>
                <w:webHidden/>
              </w:rPr>
            </w:r>
            <w:r>
              <w:rPr>
                <w:noProof/>
                <w:webHidden/>
              </w:rPr>
              <w:fldChar w:fldCharType="separate"/>
            </w:r>
            <w:r>
              <w:rPr>
                <w:noProof/>
                <w:webHidden/>
              </w:rPr>
              <w:t>11</w:t>
            </w:r>
            <w:r>
              <w:rPr>
                <w:noProof/>
                <w:webHidden/>
              </w:rPr>
              <w:fldChar w:fldCharType="end"/>
            </w:r>
          </w:hyperlink>
        </w:p>
        <w:p w14:paraId="2F0B3EE4" w14:textId="2D2B06DE" w:rsidR="001C7E50" w:rsidRDefault="001C7E50">
          <w:pPr>
            <w:pStyle w:val="TOC2"/>
            <w:tabs>
              <w:tab w:val="left" w:pos="880"/>
              <w:tab w:val="right" w:leader="dot" w:pos="9350"/>
            </w:tabs>
            <w:rPr>
              <w:rFonts w:eastAsiaTheme="minorEastAsia" w:cstheme="minorBidi"/>
              <w:b w:val="0"/>
              <w:bCs w:val="0"/>
              <w:noProof/>
            </w:rPr>
          </w:pPr>
          <w:hyperlink w:anchor="_Toc60868850" w:history="1">
            <w:r w:rsidRPr="004F7941">
              <w:rPr>
                <w:rStyle w:val="Hyperlink"/>
                <w:noProof/>
              </w:rPr>
              <w:t>4.4</w:t>
            </w:r>
            <w:r>
              <w:rPr>
                <w:rFonts w:eastAsiaTheme="minorEastAsia" w:cstheme="minorBidi"/>
                <w:b w:val="0"/>
                <w:bCs w:val="0"/>
                <w:noProof/>
              </w:rPr>
              <w:tab/>
            </w:r>
            <w:r w:rsidRPr="004F7941">
              <w:rPr>
                <w:rStyle w:val="Hyperlink"/>
                <w:noProof/>
              </w:rPr>
              <w:t>Using Lazarus instead of FPC from the Command Line</w:t>
            </w:r>
            <w:r>
              <w:rPr>
                <w:noProof/>
                <w:webHidden/>
              </w:rPr>
              <w:tab/>
            </w:r>
            <w:r>
              <w:rPr>
                <w:noProof/>
                <w:webHidden/>
              </w:rPr>
              <w:fldChar w:fldCharType="begin"/>
            </w:r>
            <w:r>
              <w:rPr>
                <w:noProof/>
                <w:webHidden/>
              </w:rPr>
              <w:instrText xml:space="preserve"> PAGEREF _Toc60868850 \h </w:instrText>
            </w:r>
            <w:r>
              <w:rPr>
                <w:noProof/>
                <w:webHidden/>
              </w:rPr>
            </w:r>
            <w:r>
              <w:rPr>
                <w:noProof/>
                <w:webHidden/>
              </w:rPr>
              <w:fldChar w:fldCharType="separate"/>
            </w:r>
            <w:r>
              <w:rPr>
                <w:noProof/>
                <w:webHidden/>
              </w:rPr>
              <w:t>11</w:t>
            </w:r>
            <w:r>
              <w:rPr>
                <w:noProof/>
                <w:webHidden/>
              </w:rPr>
              <w:fldChar w:fldCharType="end"/>
            </w:r>
          </w:hyperlink>
        </w:p>
        <w:p w14:paraId="5D78898B" w14:textId="00E3167D" w:rsidR="001C7E50" w:rsidRDefault="001C7E50">
          <w:pPr>
            <w:pStyle w:val="TOC2"/>
            <w:tabs>
              <w:tab w:val="left" w:pos="880"/>
              <w:tab w:val="right" w:leader="dot" w:pos="9350"/>
            </w:tabs>
            <w:rPr>
              <w:rFonts w:eastAsiaTheme="minorEastAsia" w:cstheme="minorBidi"/>
              <w:b w:val="0"/>
              <w:bCs w:val="0"/>
              <w:noProof/>
            </w:rPr>
          </w:pPr>
          <w:hyperlink w:anchor="_Toc60868851" w:history="1">
            <w:r w:rsidRPr="004F7941">
              <w:rPr>
                <w:rStyle w:val="Hyperlink"/>
                <w:noProof/>
              </w:rPr>
              <w:t>4.5</w:t>
            </w:r>
            <w:r>
              <w:rPr>
                <w:rFonts w:eastAsiaTheme="minorEastAsia" w:cstheme="minorBidi"/>
                <w:b w:val="0"/>
                <w:bCs w:val="0"/>
                <w:noProof/>
              </w:rPr>
              <w:tab/>
            </w:r>
            <w:r w:rsidRPr="004F7941">
              <w:rPr>
                <w:rStyle w:val="Hyperlink"/>
                <w:noProof/>
              </w:rPr>
              <w:t>Other OpenDSS Development Branches</w:t>
            </w:r>
            <w:r>
              <w:rPr>
                <w:noProof/>
                <w:webHidden/>
              </w:rPr>
              <w:tab/>
            </w:r>
            <w:r>
              <w:rPr>
                <w:noProof/>
                <w:webHidden/>
              </w:rPr>
              <w:fldChar w:fldCharType="begin"/>
            </w:r>
            <w:r>
              <w:rPr>
                <w:noProof/>
                <w:webHidden/>
              </w:rPr>
              <w:instrText xml:space="preserve"> PAGEREF _Toc60868851 \h </w:instrText>
            </w:r>
            <w:r>
              <w:rPr>
                <w:noProof/>
                <w:webHidden/>
              </w:rPr>
            </w:r>
            <w:r>
              <w:rPr>
                <w:noProof/>
                <w:webHidden/>
              </w:rPr>
              <w:fldChar w:fldCharType="separate"/>
            </w:r>
            <w:r>
              <w:rPr>
                <w:noProof/>
                <w:webHidden/>
              </w:rPr>
              <w:t>11</w:t>
            </w:r>
            <w:r>
              <w:rPr>
                <w:noProof/>
                <w:webHidden/>
              </w:rPr>
              <w:fldChar w:fldCharType="end"/>
            </w:r>
          </w:hyperlink>
        </w:p>
        <w:p w14:paraId="744175BB" w14:textId="4905D324" w:rsidR="001C7E50" w:rsidRDefault="001C7E50">
          <w:pPr>
            <w:pStyle w:val="TOC1"/>
            <w:tabs>
              <w:tab w:val="left" w:pos="440"/>
              <w:tab w:val="right" w:leader="dot" w:pos="9350"/>
            </w:tabs>
            <w:rPr>
              <w:rFonts w:eastAsiaTheme="minorEastAsia" w:cstheme="minorBidi"/>
              <w:b w:val="0"/>
              <w:bCs w:val="0"/>
              <w:i w:val="0"/>
              <w:iCs w:val="0"/>
              <w:noProof/>
              <w:sz w:val="22"/>
              <w:szCs w:val="22"/>
            </w:rPr>
          </w:pPr>
          <w:hyperlink w:anchor="_Toc60868852" w:history="1">
            <w:r w:rsidRPr="004F7941">
              <w:rPr>
                <w:rStyle w:val="Hyperlink"/>
                <w:noProof/>
              </w:rPr>
              <w:t>5</w:t>
            </w:r>
            <w:r>
              <w:rPr>
                <w:rFonts w:eastAsiaTheme="minorEastAsia" w:cstheme="minorBidi"/>
                <w:b w:val="0"/>
                <w:bCs w:val="0"/>
                <w:i w:val="0"/>
                <w:iCs w:val="0"/>
                <w:noProof/>
                <w:sz w:val="22"/>
                <w:szCs w:val="22"/>
              </w:rPr>
              <w:tab/>
            </w:r>
            <w:r w:rsidRPr="004F7941">
              <w:rPr>
                <w:rStyle w:val="Hyperlink"/>
                <w:noProof/>
              </w:rPr>
              <w:t>References</w:t>
            </w:r>
            <w:r>
              <w:rPr>
                <w:noProof/>
                <w:webHidden/>
              </w:rPr>
              <w:tab/>
            </w:r>
            <w:r>
              <w:rPr>
                <w:noProof/>
                <w:webHidden/>
              </w:rPr>
              <w:fldChar w:fldCharType="begin"/>
            </w:r>
            <w:r>
              <w:rPr>
                <w:noProof/>
                <w:webHidden/>
              </w:rPr>
              <w:instrText xml:space="preserve"> PAGEREF _Toc60868852 \h </w:instrText>
            </w:r>
            <w:r>
              <w:rPr>
                <w:noProof/>
                <w:webHidden/>
              </w:rPr>
            </w:r>
            <w:r>
              <w:rPr>
                <w:noProof/>
                <w:webHidden/>
              </w:rPr>
              <w:fldChar w:fldCharType="separate"/>
            </w:r>
            <w:r>
              <w:rPr>
                <w:noProof/>
                <w:webHidden/>
              </w:rPr>
              <w:t>11</w:t>
            </w:r>
            <w:r>
              <w:rPr>
                <w:noProof/>
                <w:webHidden/>
              </w:rPr>
              <w:fldChar w:fldCharType="end"/>
            </w:r>
          </w:hyperlink>
        </w:p>
        <w:p w14:paraId="419B2BB9" w14:textId="0E4E77C7" w:rsidR="004D06C8" w:rsidRDefault="004D06C8">
          <w:r>
            <w:rPr>
              <w:b/>
              <w:bCs/>
              <w:noProof/>
            </w:rPr>
            <w:fldChar w:fldCharType="end"/>
          </w:r>
        </w:p>
      </w:sdtContent>
    </w:sdt>
    <w:p w14:paraId="32B1A498" w14:textId="0B5CD7A5" w:rsidR="004D06C8" w:rsidRDefault="004D06C8" w:rsidP="004D06C8">
      <w:pPr>
        <w:pStyle w:val="Heading1"/>
      </w:pPr>
      <w:bookmarkStart w:id="0" w:name="_Toc60868835"/>
      <w:r>
        <w:t>Background</w:t>
      </w:r>
      <w:bookmarkEnd w:id="0"/>
    </w:p>
    <w:p w14:paraId="1F194CB0" w14:textId="345BF1F4" w:rsidR="007D23BE" w:rsidRDefault="00271307">
      <w:r>
        <w:t>OpenDSS</w:t>
      </w:r>
      <w:r w:rsidR="003967DE">
        <w:t xml:space="preserve"> is a distribution system simulator that is generally comparable to GridLAB-D, although each program has advantages and disadvantages over the other</w:t>
      </w:r>
      <w:r>
        <w:t xml:space="preserve"> </w:t>
      </w:r>
      <w:r w:rsidR="0035640E">
        <w:fldChar w:fldCharType="begin">
          <w:fldData xml:space="preserve">PEVuZE5vdGU+PENpdGU+PEF1dGhvcj5EdWdhbjwvQXV0aG9yPjxZZWFyPjIwMTE8L1llYXI+PFJl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</w:fldData>
        </w:fldChar>
      </w:r>
      <w:r w:rsidR="007D23BE">
        <w:instrText xml:space="preserve"> ADDIN EN.CITE </w:instrText>
      </w:r>
      <w:r w:rsidR="007D23BE">
        <w:fldChar w:fldCharType="begin">
          <w:fldData xml:space="preserve">PEVuZE5vdGU+PENpdGU+PEF1dGhvcj5EdWdhbjwvQXV0aG9yPjxZZWFyPjIwMTE8L1llYXI+PFJl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</w:fldData>
        </w:fldChar>
      </w:r>
      <w:r w:rsidR="007D23BE">
        <w:instrText xml:space="preserve"> ADDIN EN.CITE.DATA </w:instrText>
      </w:r>
      <w:r w:rsidR="007D23BE">
        <w:fldChar w:fldCharType="end"/>
      </w:r>
      <w:r w:rsidR="0035640E">
        <w:fldChar w:fldCharType="separate"/>
      </w:r>
      <w:r w:rsidR="007D23BE">
        <w:rPr>
          <w:noProof/>
        </w:rPr>
        <w:t>[1]</w:t>
      </w:r>
      <w:r w:rsidR="0035640E">
        <w:fldChar w:fldCharType="end"/>
      </w:r>
      <w:r w:rsidR="003967DE">
        <w:t>.</w:t>
      </w:r>
      <w:r>
        <w:t xml:space="preserve"> </w:t>
      </w:r>
      <w:r w:rsidR="007D23BE">
        <w:t>It was</w:t>
      </w:r>
      <w:r w:rsidR="005C7683">
        <w:t xml:space="preserve"> developed with EPRI funding as</w:t>
      </w:r>
      <w:r w:rsidR="007D23BE">
        <w:t xml:space="preserve"> a</w:t>
      </w:r>
      <w:r w:rsidR="005C7683">
        <w:t xml:space="preserve"> Windows-</w:t>
      </w:r>
      <w:r w:rsidR="007D23BE">
        <w:t>only application</w:t>
      </w:r>
      <w:r w:rsidR="005C7683">
        <w:t xml:space="preserve">, using commercial Windows-only tools. </w:t>
      </w:r>
      <w:r w:rsidR="0096345C">
        <w:t xml:space="preserve">This memo summarizes the build process </w:t>
      </w:r>
      <w:r w:rsidR="007D23BE">
        <w:t xml:space="preserve">of a console-mode, cross-platform version </w:t>
      </w:r>
      <w:r w:rsidR="0096345C">
        <w:t>using GCC, FPC and Lazarus.</w:t>
      </w:r>
      <w:r w:rsidR="007D23BE">
        <w:t xml:space="preserve"> Tested platforms include Windows 10, Ubuntu 1</w:t>
      </w:r>
      <w:r w:rsidR="001B53C3">
        <w:t>8</w:t>
      </w:r>
      <w:r w:rsidR="007D23BE">
        <w:t xml:space="preserve">.04 and Mac OS X </w:t>
      </w:r>
      <w:r w:rsidR="00A61196">
        <w:t xml:space="preserve">High </w:t>
      </w:r>
      <w:r w:rsidR="007D23BE">
        <w:t>Sierra.</w:t>
      </w:r>
    </w:p>
    <w:p w14:paraId="206EAEF8" w14:textId="4FA89E0E" w:rsidR="0096345C" w:rsidRDefault="00FC7705">
      <w:r>
        <w:t>OpenDSS wa</w:t>
      </w:r>
      <w:r w:rsidR="007D23BE">
        <w:t xml:space="preserve">s written in Delphi (a Windows-specific version of Pascal), and it requires the </w:t>
      </w:r>
      <w:proofErr w:type="spellStart"/>
      <w:r w:rsidR="007D23BE">
        <w:t>KLUSolve</w:t>
      </w:r>
      <w:proofErr w:type="spellEnd"/>
      <w:r w:rsidR="007D23BE">
        <w:t xml:space="preserve"> sparse matrix solver, which was written in C/C++. After compiling </w:t>
      </w:r>
      <w:proofErr w:type="spellStart"/>
      <w:r w:rsidR="007D23BE">
        <w:t>KLUSolve</w:t>
      </w:r>
      <w:proofErr w:type="spellEnd"/>
      <w:r w:rsidR="007D23BE">
        <w:t xml:space="preserve"> with </w:t>
      </w:r>
      <w:r w:rsidR="005E36E4">
        <w:t>a C/C++ compiler</w:t>
      </w:r>
      <w:r w:rsidR="007D23BE">
        <w:t xml:space="preserve">, it’s then possible to build OpenDSS with </w:t>
      </w:r>
      <w:r w:rsidR="0055732F">
        <w:t>Free Pascal (FPC)</w:t>
      </w:r>
      <w:r w:rsidR="007D23BE">
        <w:t xml:space="preserve"> 3.</w:t>
      </w:r>
      <w:r w:rsidR="004D0D13">
        <w:t>2</w:t>
      </w:r>
      <w:r w:rsidR="007D23BE">
        <w:t xml:space="preserve"> on Windows, Linux and Mac OS X. Modern versions of Pascal are object-oriented, but simpler than C++ and Java. There are syntax differences, but a developer who is already comfortable with C++ or Java can be productive in Pascal, too.</w:t>
      </w:r>
      <w:r w:rsidR="007D23BE" w:rsidRPr="00D63756">
        <w:t xml:space="preserve"> </w:t>
      </w:r>
      <w:r w:rsidR="007D23BE" w:rsidRPr="00DC7388">
        <w:t xml:space="preserve">See </w:t>
      </w:r>
      <w:hyperlink r:id="rId8" w:anchor="Lazarus_and_Pascal_Tutorials" w:history="1">
        <w:r w:rsidR="007D23BE" w:rsidRPr="00301193">
          <w:rPr>
            <w:rStyle w:val="Hyperlink"/>
          </w:rPr>
          <w:t>http://wiki.freepascal.org/Lazarus_Documentation#Lazarus_and_Pascal_Tutorials</w:t>
        </w:r>
      </w:hyperlink>
      <w:r w:rsidR="007D23BE">
        <w:t>.</w:t>
      </w:r>
      <w:r w:rsidR="0096345C">
        <w:t xml:space="preserve"> </w:t>
      </w:r>
      <w:r w:rsidR="00DA24CD">
        <w:t>There is a Free Pascal IDE and cross-platform GUI toolkit called Lazarus, but</w:t>
      </w:r>
      <w:r w:rsidR="00A25CE8">
        <w:t xml:space="preserve"> this is</w:t>
      </w:r>
      <w:r w:rsidR="00DA24CD">
        <w:t xml:space="preserve"> not required for OpenDSS.</w:t>
      </w:r>
    </w:p>
    <w:p w14:paraId="4B9CE86E" w14:textId="5A432DCA" w:rsidR="005929ED" w:rsidRDefault="00775933" w:rsidP="005929ED">
      <w:r>
        <w:lastRenderedPageBreak/>
        <w:t>With a common code base, there can still be differences between the native and cross-platform versions. For example, EPRI has implemented a Windows-only parallelization scheme, and continues to develop Windows</w:t>
      </w:r>
      <w:r w:rsidR="000C2826">
        <w:t>-only automation</w:t>
      </w:r>
      <w:r>
        <w:t xml:space="preserve"> interfa</w:t>
      </w:r>
      <w:r w:rsidR="000C2826">
        <w:t xml:space="preserve">ces. </w:t>
      </w:r>
      <w:r w:rsidR="0055732F">
        <w:t xml:space="preserve">NREL uses a shared-library version of OpenDSS called by Python and/or Julia. </w:t>
      </w:r>
      <w:r w:rsidR="000C2826">
        <w:t xml:space="preserve">On the other hand, PNNL </w:t>
      </w:r>
      <w:r w:rsidR="005E36E4">
        <w:t>implemented native</w:t>
      </w:r>
      <w:r>
        <w:t xml:space="preserve"> FNCS </w:t>
      </w:r>
      <w:r w:rsidR="00093853">
        <w:fldChar w:fldCharType="begin"/>
      </w:r>
      <w:r w:rsidR="00093853">
        <w:instrText xml:space="preserve"> ADDIN EN.CITE &lt;EndNote&gt;&lt;Cite&gt;&lt;Author&gt;Ciraci&lt;/Author&gt;&lt;Year&gt;2014&lt;/Year&gt;&lt;RecNum&gt;117&lt;/RecNum&gt;&lt;DisplayText&gt;[2]&lt;/DisplayText&gt;&lt;record&gt;&lt;rec-number&gt;117&lt;/rec-number&gt;&lt;foreign-keys&gt;&lt;key app="EN" db-id="dxt9wraza9p25zevrw5v5e0rsvafazdvzfe0" timestamp="1473973579"&gt;117&lt;/key&gt;&lt;/foreign-keys&gt;&lt;ref-type name="Conference Proceedings"&gt;10&lt;/ref-type&gt;&lt;contributors&gt;&lt;authors&gt;&lt;author&gt;S. Ciraci&lt;/author&gt;&lt;author&gt;J. Daily&lt;/author&gt;&lt;author&gt;J. Fuller&lt;/author&gt;&lt;author&gt;A. Fisher&lt;/author&gt;&lt;author&gt;L. Marinovici&lt;/author&gt;&lt;author&gt;K. Agarwal&lt;/author&gt;&lt;/authors&gt;&lt;/contributors&gt;&lt;titles&gt;&lt;title&gt;FNCS: A Framework for Power System and Communication Networks Co-Simulation&lt;/title&gt;&lt;secondary-title&gt;Symposium on Theory of Modeling and Simulation&lt;/secondary-title&gt;&lt;/titles&gt;&lt;dates&gt;&lt;year&gt;2014&lt;/year&gt;&lt;/dates&gt;&lt;pub-location&gt;San Diego, CA USA&lt;/pub-location&gt;&lt;publisher&gt;ACM&lt;/publisher&gt;&lt;urls&gt;&lt;/urls&gt;&lt;/record&gt;&lt;/Cite&gt;&lt;/EndNote&gt;</w:instrText>
      </w:r>
      <w:r w:rsidR="00093853">
        <w:fldChar w:fldCharType="separate"/>
      </w:r>
      <w:r w:rsidR="00093853">
        <w:rPr>
          <w:noProof/>
        </w:rPr>
        <w:t>[2]</w:t>
      </w:r>
      <w:r w:rsidR="00093853">
        <w:fldChar w:fldCharType="end"/>
      </w:r>
      <w:r w:rsidR="00997508">
        <w:t xml:space="preserve"> </w:t>
      </w:r>
      <w:r w:rsidR="005E36E4">
        <w:t xml:space="preserve">and HELICS </w:t>
      </w:r>
      <w:r w:rsidR="00093853">
        <w:fldChar w:fldCharType="begin">
          <w:fldData xml:space="preserve">PEVuZE5vdGU+PENpdGU+PEF1dGhvcj5QYWxtaW50aWVyPC9BdXRob3I+PFllYXI+MjAxNzwvWWVh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</w:fldData>
        </w:fldChar>
      </w:r>
      <w:r w:rsidR="00093853">
        <w:instrText xml:space="preserve"> ADDIN EN.CITE </w:instrText>
      </w:r>
      <w:r w:rsidR="00093853">
        <w:fldChar w:fldCharType="begin">
          <w:fldData xml:space="preserve">PEVuZE5vdGU+PENpdGU+PEF1dGhvcj5QYWxtaW50aWVyPC9BdXRob3I+PFllYXI+MjAxNzwvWWVh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</w:fldData>
        </w:fldChar>
      </w:r>
      <w:r w:rsidR="00093853">
        <w:instrText xml:space="preserve"> ADDIN EN.CITE.DATA </w:instrText>
      </w:r>
      <w:r w:rsidR="00093853">
        <w:fldChar w:fldCharType="end"/>
      </w:r>
      <w:r w:rsidR="00093853">
        <w:fldChar w:fldCharType="separate"/>
      </w:r>
      <w:r w:rsidR="00093853">
        <w:rPr>
          <w:noProof/>
        </w:rPr>
        <w:t>[3]</w:t>
      </w:r>
      <w:r w:rsidR="00093853">
        <w:fldChar w:fldCharType="end"/>
      </w:r>
      <w:r w:rsidR="00997508">
        <w:t xml:space="preserve"> </w:t>
      </w:r>
      <w:r>
        <w:t>interface</w:t>
      </w:r>
      <w:r w:rsidR="005E36E4">
        <w:t>s,</w:t>
      </w:r>
      <w:r w:rsidR="00425260">
        <w:t xml:space="preserve"> and command-line history</w:t>
      </w:r>
      <w:r>
        <w:t xml:space="preserve"> only for the cross-platform versio</w:t>
      </w:r>
      <w:r w:rsidR="000C2826">
        <w:t xml:space="preserve">n. </w:t>
      </w:r>
      <w:r w:rsidR="00093853">
        <w:t>In addition, the cross-platform version has the most up-to-date support for Common Information Model (CIM) export</w:t>
      </w:r>
      <w:r w:rsidR="00F603E1">
        <w:t xml:space="preserve"> </w:t>
      </w:r>
      <w:r w:rsidR="00F603E1">
        <w:fldChar w:fldCharType="begin">
          <w:fldData xml:space="preserve">PEVuZE5vdGU+PENpdGU+PEF1dGhvcj5NZWx0b248L0F1dGhvcj48WWVhcj4yMDE4PC9ZZWFyPjxS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</w:fldData>
        </w:fldChar>
      </w:r>
      <w:r w:rsidR="00F603E1">
        <w:instrText xml:space="preserve"> ADDIN EN.CITE </w:instrText>
      </w:r>
      <w:r w:rsidR="00F603E1">
        <w:fldChar w:fldCharType="begin">
          <w:fldData xml:space="preserve">PEVuZE5vdGU+PENpdGU+PEF1dGhvcj5NZWx0b248L0F1dGhvcj48WWVhcj4yMDE4PC9ZZWFyPjxS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</w:fldData>
        </w:fldChar>
      </w:r>
      <w:r w:rsidR="00F603E1">
        <w:instrText xml:space="preserve"> ADDIN EN.CITE.DATA </w:instrText>
      </w:r>
      <w:r w:rsidR="00F603E1">
        <w:fldChar w:fldCharType="end"/>
      </w:r>
      <w:r w:rsidR="00F603E1">
        <w:fldChar w:fldCharType="separate"/>
      </w:r>
      <w:r w:rsidR="00F603E1">
        <w:rPr>
          <w:noProof/>
        </w:rPr>
        <w:t>[4]</w:t>
      </w:r>
      <w:r w:rsidR="00F603E1">
        <w:fldChar w:fldCharType="end"/>
      </w:r>
      <w:r w:rsidR="00093853">
        <w:t xml:space="preserve">. </w:t>
      </w:r>
      <w:r w:rsidR="000C2826">
        <w:t xml:space="preserve">However, both versions </w:t>
      </w:r>
      <w:r>
        <w:t>maintain the same core modeling and analysis functions.</w:t>
      </w:r>
      <w:r w:rsidR="005929ED">
        <w:t xml:space="preserve"> </w:t>
      </w:r>
    </w:p>
    <w:p w14:paraId="605931FC" w14:textId="77777777" w:rsidR="00922460" w:rsidRDefault="00334757" w:rsidP="00334757">
      <w:r>
        <w:t xml:space="preserve">Install the appropriate version from </w:t>
      </w:r>
      <w:hyperlink r:id="rId9" w:history="1">
        <w:r w:rsidRPr="00884610">
          <w:rPr>
            <w:rStyle w:val="Hyperlink"/>
          </w:rPr>
          <w:t>https://sourceforge.net/projects/electricdss/files/OpenDSSCmd/</w:t>
        </w:r>
      </w:hyperlink>
      <w:r w:rsidR="00922460">
        <w:t>. This includes a selection of documentation, examples and tech notes on non-graphical features.</w:t>
      </w:r>
    </w:p>
    <w:p w14:paraId="7E7164A7" w14:textId="3AA974BF" w:rsidR="00334757" w:rsidRDefault="00922460" w:rsidP="00334757">
      <w:r>
        <w:t>To run the program:</w:t>
      </w:r>
      <w:r w:rsidR="00334757">
        <w:t xml:space="preserve"> </w:t>
      </w:r>
    </w:p>
    <w:p w14:paraId="686800CA" w14:textId="28E1EDED" w:rsidR="00DB6371" w:rsidRDefault="00DB6371" w:rsidP="00DB6371">
      <w:pPr>
        <w:pStyle w:val="ListParagraph"/>
        <w:numPr>
          <w:ilvl w:val="0"/>
          <w:numId w:val="14"/>
        </w:numPr>
      </w:pPr>
      <w:r>
        <w:t>Enter “</w:t>
      </w:r>
      <w:proofErr w:type="spellStart"/>
      <w:r>
        <w:t>opendsscmd</w:t>
      </w:r>
      <w:proofErr w:type="spellEnd"/>
      <w:r>
        <w:t>” from a command prompt</w:t>
      </w:r>
    </w:p>
    <w:p w14:paraId="4FAD6803" w14:textId="6254C94B" w:rsidR="00DB6371" w:rsidRDefault="00DB6371" w:rsidP="00142B9C">
      <w:pPr>
        <w:pStyle w:val="ListParagraph"/>
        <w:numPr>
          <w:ilvl w:val="1"/>
          <w:numId w:val="14"/>
        </w:numPr>
        <w:ind w:left="1080"/>
      </w:pPr>
      <w:r>
        <w:t xml:space="preserve">The program’s &gt;&gt; prompt will appear. Enter </w:t>
      </w:r>
      <w:r w:rsidR="00610E40">
        <w:t>any OpenDSS command(s) from this prompt</w:t>
      </w:r>
    </w:p>
    <w:p w14:paraId="66095C8B" w14:textId="4FEDD679" w:rsidR="00FC114D" w:rsidRDefault="00FC114D" w:rsidP="00142B9C">
      <w:pPr>
        <w:pStyle w:val="ListParagraph"/>
        <w:numPr>
          <w:ilvl w:val="1"/>
          <w:numId w:val="14"/>
        </w:numPr>
        <w:ind w:left="1080"/>
      </w:pPr>
      <w:r>
        <w:t>Up and down arrows navigate through the command h</w:t>
      </w:r>
      <w:r w:rsidR="00BE1AFA">
        <w:t>istory</w:t>
      </w:r>
    </w:p>
    <w:p w14:paraId="16374B69" w14:textId="35A8B007" w:rsidR="00610E40" w:rsidRDefault="00610E40" w:rsidP="00142B9C">
      <w:pPr>
        <w:pStyle w:val="ListParagraph"/>
        <w:numPr>
          <w:ilvl w:val="1"/>
          <w:numId w:val="14"/>
        </w:numPr>
        <w:ind w:left="1080"/>
      </w:pPr>
      <w:r>
        <w:t>Enter “help” from the &gt;&gt; prompt for the built-in help</w:t>
      </w:r>
    </w:p>
    <w:p w14:paraId="1748B0A2" w14:textId="64D7FA1B" w:rsidR="00610E40" w:rsidRDefault="00610E40" w:rsidP="00142B9C">
      <w:pPr>
        <w:pStyle w:val="ListParagraph"/>
        <w:numPr>
          <w:ilvl w:val="1"/>
          <w:numId w:val="14"/>
        </w:numPr>
        <w:ind w:left="1080"/>
      </w:pPr>
      <w:r>
        <w:t>Enter “exit”, “q” or an empty line from &gt;&gt; to exit</w:t>
      </w:r>
    </w:p>
    <w:p w14:paraId="4CA2C67C" w14:textId="096A5B8F" w:rsidR="00610E40" w:rsidRDefault="00610E40" w:rsidP="00DB6371">
      <w:pPr>
        <w:pStyle w:val="ListParagraph"/>
        <w:numPr>
          <w:ilvl w:val="0"/>
          <w:numId w:val="14"/>
        </w:numPr>
      </w:pPr>
      <w:r>
        <w:t>You can enter “</w:t>
      </w:r>
      <w:proofErr w:type="spellStart"/>
      <w:r>
        <w:t>opendsscmd</w:t>
      </w:r>
      <w:proofErr w:type="spellEnd"/>
      <w:r>
        <w:t xml:space="preserve"> </w:t>
      </w:r>
      <w:proofErr w:type="spellStart"/>
      <w:r>
        <w:t>filename.dss</w:t>
      </w:r>
      <w:proofErr w:type="spellEnd"/>
      <w:r>
        <w:t xml:space="preserve">” from a command prompt. This runs the </w:t>
      </w:r>
      <w:proofErr w:type="spellStart"/>
      <w:r>
        <w:t>OpenDSS</w:t>
      </w:r>
      <w:proofErr w:type="spellEnd"/>
      <w:r>
        <w:t xml:space="preserve"> commands in </w:t>
      </w:r>
      <w:proofErr w:type="spellStart"/>
      <w:r>
        <w:t>filename.dss</w:t>
      </w:r>
      <w:proofErr w:type="spellEnd"/>
      <w:r>
        <w:t>, and then exits immediately.</w:t>
      </w:r>
    </w:p>
    <w:p w14:paraId="53E5D411" w14:textId="271DE17F" w:rsidR="00B955F9" w:rsidRDefault="00B955F9" w:rsidP="00DB6371">
      <w:pPr>
        <w:pStyle w:val="ListParagraph"/>
        <w:numPr>
          <w:ilvl w:val="0"/>
          <w:numId w:val="14"/>
        </w:numPr>
      </w:pPr>
      <w:r>
        <w:t>You can enter “</w:t>
      </w:r>
      <w:proofErr w:type="spellStart"/>
      <w:r>
        <w:t>opendsscmd</w:t>
      </w:r>
      <w:proofErr w:type="spellEnd"/>
      <w:r>
        <w:t xml:space="preserve"> –f” from a command prompt; this enters a FNCS time step loop.</w:t>
      </w:r>
    </w:p>
    <w:p w14:paraId="50473D16" w14:textId="7983E49A" w:rsidR="00610E40" w:rsidRDefault="00B955F9" w:rsidP="00DB6371">
      <w:pPr>
        <w:pStyle w:val="ListParagraph"/>
        <w:numPr>
          <w:ilvl w:val="0"/>
          <w:numId w:val="14"/>
        </w:numPr>
      </w:pPr>
      <w:r>
        <w:t>You can enter “</w:t>
      </w:r>
      <w:proofErr w:type="spellStart"/>
      <w:r>
        <w:t>opendsscmd</w:t>
      </w:r>
      <w:proofErr w:type="spellEnd"/>
      <w:r>
        <w:t xml:space="preserve"> –f </w:t>
      </w:r>
      <w:proofErr w:type="spellStart"/>
      <w:r>
        <w:t>filename.dss</w:t>
      </w:r>
      <w:proofErr w:type="spellEnd"/>
      <w:r>
        <w:t xml:space="preserve">” from a command prompt. This runs the </w:t>
      </w:r>
      <w:proofErr w:type="spellStart"/>
      <w:r>
        <w:t>OpenDSS</w:t>
      </w:r>
      <w:proofErr w:type="spellEnd"/>
      <w:r>
        <w:t xml:space="preserve"> commands in </w:t>
      </w:r>
      <w:proofErr w:type="spellStart"/>
      <w:r>
        <w:t>filename.dss</w:t>
      </w:r>
      <w:proofErr w:type="spellEnd"/>
      <w:r>
        <w:t>, and then enters a FNCS time step loop.</w:t>
      </w:r>
    </w:p>
    <w:p w14:paraId="5A109CA5" w14:textId="45790FC5" w:rsidR="0055732F" w:rsidRDefault="00664028" w:rsidP="004D06C8">
      <w:pPr>
        <w:pStyle w:val="Heading1"/>
      </w:pPr>
      <w:bookmarkStart w:id="1" w:name="_Toc60868836"/>
      <w:r>
        <w:t>Streamlined</w:t>
      </w:r>
      <w:r w:rsidR="0055732F">
        <w:t xml:space="preserve"> Build Instructions</w:t>
      </w:r>
      <w:bookmarkEnd w:id="1"/>
    </w:p>
    <w:p w14:paraId="55446895" w14:textId="38DCBA42" w:rsidR="000E681C" w:rsidRDefault="000E681C" w:rsidP="00B7294A">
      <w:r>
        <w:t xml:space="preserve">These instructions were tested on Mac OS X Mojave, Ubuntu 18.04 and Windows 10. The streamlined build includes </w:t>
      </w:r>
      <w:proofErr w:type="spellStart"/>
      <w:r>
        <w:t>OpenDSSCmd</w:t>
      </w:r>
      <w:proofErr w:type="spellEnd"/>
      <w:r>
        <w:t xml:space="preserve">, FNCS and HELICS. On Linux and Mac OS X, the build uses the GNU C/C++ compiler, </w:t>
      </w:r>
      <w:proofErr w:type="spellStart"/>
      <w:r>
        <w:t>gcc</w:t>
      </w:r>
      <w:proofErr w:type="spellEnd"/>
      <w:r>
        <w:t xml:space="preserve">/g++ version </w:t>
      </w:r>
      <w:bookmarkStart w:id="2" w:name="_GoBack"/>
      <w:bookmarkEnd w:id="2"/>
      <w:r>
        <w:t>7 or later. On Windows, the build uses Microsoft Visual Studio Build Tools 2019 or later, such that MSYS2 is no longer necessary. On all platforms, FPC, CMAKE, Git and an SVN client are required. All build steps can be done from a command prompt or terminal window. The Lazarus IDE</w:t>
      </w:r>
      <w:r w:rsidR="00DF7117">
        <w:t xml:space="preserve"> is optional</w:t>
      </w:r>
      <w:r>
        <w:t xml:space="preserve"> for those actively developing for </w:t>
      </w:r>
      <w:proofErr w:type="spellStart"/>
      <w:r>
        <w:t>OpenDSS</w:t>
      </w:r>
      <w:proofErr w:type="spellEnd"/>
      <w:r>
        <w:t>, a</w:t>
      </w:r>
      <w:r w:rsidR="00DF7117">
        <w:t>s</w:t>
      </w:r>
      <w:r>
        <w:t xml:space="preserve"> described later.</w:t>
      </w:r>
    </w:p>
    <w:p w14:paraId="1E3211B6" w14:textId="77777777" w:rsidR="00860783" w:rsidRDefault="000E681C" w:rsidP="00B7294A">
      <w:r>
        <w:t xml:space="preserve">These instructions no longer assume that </w:t>
      </w:r>
      <w:proofErr w:type="spellStart"/>
      <w:r>
        <w:t>GridLAB</w:t>
      </w:r>
      <w:proofErr w:type="spellEnd"/>
      <w:r>
        <w:t>-D is built first on the target computer.</w:t>
      </w:r>
      <w:r w:rsidR="007215CE">
        <w:t xml:space="preserve"> You can install or build packages that include both </w:t>
      </w:r>
      <w:proofErr w:type="spellStart"/>
      <w:r w:rsidR="007215CE">
        <w:t>OpenDSSCmd</w:t>
      </w:r>
      <w:proofErr w:type="spellEnd"/>
      <w:r w:rsidR="007215CE">
        <w:t xml:space="preserve"> and </w:t>
      </w:r>
      <w:proofErr w:type="spellStart"/>
      <w:r w:rsidR="007215CE">
        <w:t>GridLAB</w:t>
      </w:r>
      <w:proofErr w:type="spellEnd"/>
      <w:r w:rsidR="007215CE">
        <w:t>-D</w:t>
      </w:r>
      <w:r w:rsidR="00B75C9B">
        <w:t>, with FNCS and HELICS interfaces,</w:t>
      </w:r>
      <w:r w:rsidR="007215CE">
        <w:t xml:space="preserve"> from the Transactive Energy Simulation Platform (</w:t>
      </w:r>
      <w:hyperlink r:id="rId10" w:history="1">
        <w:r w:rsidR="007215CE" w:rsidRPr="00232363">
          <w:rPr>
            <w:rStyle w:val="Hyperlink"/>
          </w:rPr>
          <w:t>https://github.com/pnnl/tesp/tree/develop</w:t>
        </w:r>
      </w:hyperlink>
      <w:r w:rsidR="007215CE">
        <w:t xml:space="preserve">) or from </w:t>
      </w:r>
      <w:proofErr w:type="spellStart"/>
      <w:r w:rsidR="007215CE">
        <w:t>GridAPPS</w:t>
      </w:r>
      <w:proofErr w:type="spellEnd"/>
      <w:r w:rsidR="007215CE">
        <w:t>-D (</w:t>
      </w:r>
      <w:hyperlink r:id="rId11" w:history="1">
        <w:r w:rsidR="007215CE" w:rsidRPr="00232363">
          <w:rPr>
            <w:rStyle w:val="Hyperlink"/>
          </w:rPr>
          <w:t>https://github.com/GRIDAPPSD</w:t>
        </w:r>
      </w:hyperlink>
      <w:r w:rsidR="007215CE">
        <w:t>).</w:t>
      </w:r>
      <w:r w:rsidR="00B75C9B">
        <w:t xml:space="preserve"> </w:t>
      </w:r>
      <w:proofErr w:type="spellStart"/>
      <w:r w:rsidR="00B75C9B">
        <w:t>GridLAB</w:t>
      </w:r>
      <w:proofErr w:type="spellEnd"/>
      <w:r w:rsidR="00B75C9B">
        <w:t>-D itself can be installed alongside</w:t>
      </w:r>
      <w:r w:rsidR="007215CE">
        <w:t xml:space="preserve"> </w:t>
      </w:r>
      <w:proofErr w:type="spellStart"/>
      <w:r w:rsidR="00B75C9B">
        <w:t>OpenDSS</w:t>
      </w:r>
      <w:proofErr w:type="spellEnd"/>
      <w:r w:rsidR="00B75C9B">
        <w:t xml:space="preserve"> from this link: </w:t>
      </w:r>
      <w:hyperlink r:id="rId12" w:history="1">
        <w:r w:rsidR="00B75C9B" w:rsidRPr="00232363">
          <w:rPr>
            <w:rStyle w:val="Hyperlink"/>
          </w:rPr>
          <w:t>https://sourceforge.net/projects/gridlab-d/</w:t>
        </w:r>
      </w:hyperlink>
      <w:r w:rsidR="00B75C9B">
        <w:t>, but without FNCS and HELICS interfaces.</w:t>
      </w:r>
    </w:p>
    <w:p w14:paraId="7A457373" w14:textId="3BD89EFF" w:rsidR="00860783" w:rsidRDefault="00860783" w:rsidP="00860783">
      <w:pPr>
        <w:pStyle w:val="Heading2"/>
      </w:pPr>
      <w:bookmarkStart w:id="3" w:name="_Toc60868837"/>
      <w:r>
        <w:t>Linux Build Environment</w:t>
      </w:r>
      <w:bookmarkEnd w:id="3"/>
    </w:p>
    <w:p w14:paraId="00587E7F" w14:textId="562075FD" w:rsidR="00860783" w:rsidRDefault="00860783" w:rsidP="00860783">
      <w:r>
        <w:t>On Ubuntu, use the package manager to install</w:t>
      </w:r>
      <w:r w:rsidR="00202E07">
        <w:t xml:space="preserve"> several packages</w:t>
      </w:r>
      <w:r>
        <w:t>:</w:t>
      </w:r>
    </w:p>
    <w:p w14:paraId="6DE8D239" w14:textId="5CE7A778" w:rsidR="00860783" w:rsidRPr="0050469F" w:rsidRDefault="00860783"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y install git</w:t>
      </w:r>
    </w:p>
    <w:p w14:paraId="06B3F032" w14:textId="77777777" w:rsidR="0050469F" w:rsidRPr="0050469F" w:rsidRDefault="0050469F"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y install git</w:t>
      </w:r>
      <w:r w:rsidRPr="0050469F">
        <w:rPr>
          <w:color w:val="666666"/>
        </w:rPr>
        <w:t>-</w:t>
      </w:r>
      <w:proofErr w:type="spellStart"/>
      <w:r w:rsidRPr="0050469F">
        <w:t>lfs</w:t>
      </w:r>
      <w:proofErr w:type="spellEnd"/>
    </w:p>
    <w:p w14:paraId="17D5C567" w14:textId="77777777" w:rsidR="00860783" w:rsidRPr="0050469F" w:rsidRDefault="00860783"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y install build</w:t>
      </w:r>
      <w:r w:rsidRPr="0050469F">
        <w:rPr>
          <w:color w:val="666666"/>
        </w:rPr>
        <w:t>-</w:t>
      </w:r>
      <w:r w:rsidRPr="0050469F">
        <w:t>essential</w:t>
      </w:r>
    </w:p>
    <w:p w14:paraId="58BA2A33" w14:textId="10CFEEE0" w:rsidR="00860783" w:rsidRDefault="00860783"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y install subversion</w:t>
      </w:r>
    </w:p>
    <w:p w14:paraId="20821514" w14:textId="77777777" w:rsidR="00202E07" w:rsidRPr="0050469F" w:rsidRDefault="00202E07"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 xml:space="preserve">y install </w:t>
      </w:r>
      <w:proofErr w:type="spellStart"/>
      <w:r w:rsidRPr="0050469F">
        <w:t>cmake</w:t>
      </w:r>
      <w:proofErr w:type="spellEnd"/>
    </w:p>
    <w:p w14:paraId="140BB742" w14:textId="55A1C2BD" w:rsidR="00202E07" w:rsidRPr="00202E07" w:rsidRDefault="00202E07"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 xml:space="preserve">y install </w:t>
      </w:r>
      <w:proofErr w:type="spellStart"/>
      <w:r w:rsidRPr="0050469F">
        <w:t>fpc</w:t>
      </w:r>
      <w:proofErr w:type="spellEnd"/>
    </w:p>
    <w:p w14:paraId="718D127B" w14:textId="7943CDF4" w:rsidR="00AF6764" w:rsidRDefault="005B7A0C" w:rsidP="00312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240" w:lineRule="auto"/>
        <w:rPr>
          <w:rFonts w:eastAsia="Times New Roman" w:cstheme="minorHAnsi"/>
          <w:color w:val="404040"/>
        </w:rPr>
      </w:pPr>
      <w:r>
        <w:rPr>
          <w:rFonts w:eastAsia="Times New Roman" w:cstheme="minorHAnsi"/>
          <w:color w:val="404040"/>
        </w:rPr>
        <w:t>On Centos (version 8 tested):</w:t>
      </w:r>
    </w:p>
    <w:p w14:paraId="1C3C5FE7" w14:textId="08AC60A2" w:rsidR="00850263" w:rsidRDefault="00850263" w:rsidP="005B7A0C">
      <w:pPr>
        <w:pStyle w:val="Code"/>
      </w:pPr>
      <w:proofErr w:type="spellStart"/>
      <w:r>
        <w:t>sudo</w:t>
      </w:r>
      <w:proofErr w:type="spellEnd"/>
      <w:r>
        <w:t xml:space="preserve"> </w:t>
      </w:r>
      <w:proofErr w:type="spellStart"/>
      <w:r>
        <w:t>dnf</w:t>
      </w:r>
      <w:proofErr w:type="spellEnd"/>
      <w:r>
        <w:t xml:space="preserve"> clean all</w:t>
      </w:r>
    </w:p>
    <w:p w14:paraId="3940FF94" w14:textId="3EE96E61" w:rsidR="005B7A0C" w:rsidRDefault="005B7A0C" w:rsidP="005B7A0C">
      <w:pPr>
        <w:pStyle w:val="Code"/>
      </w:pPr>
      <w:proofErr w:type="spellStart"/>
      <w:r>
        <w:lastRenderedPageBreak/>
        <w:t>sudo</w:t>
      </w:r>
      <w:proofErr w:type="spellEnd"/>
      <w:r>
        <w:t xml:space="preserve"> </w:t>
      </w:r>
      <w:proofErr w:type="spellStart"/>
      <w:r>
        <w:t>dnf</w:t>
      </w:r>
      <w:proofErr w:type="spellEnd"/>
      <w:r>
        <w:t xml:space="preserve"> update -y</w:t>
      </w:r>
    </w:p>
    <w:p w14:paraId="2CB21086" w14:textId="24253718" w:rsidR="005B7A0C" w:rsidRDefault="005B7A0C" w:rsidP="005B7A0C">
      <w:pPr>
        <w:pStyle w:val="Code"/>
      </w:pPr>
      <w:proofErr w:type="spellStart"/>
      <w:r>
        <w:t>sudo</w:t>
      </w:r>
      <w:proofErr w:type="spellEnd"/>
      <w:r>
        <w:t xml:space="preserve"> </w:t>
      </w:r>
      <w:proofErr w:type="spellStart"/>
      <w:r>
        <w:t>dnf</w:t>
      </w:r>
      <w:proofErr w:type="spellEnd"/>
      <w:r>
        <w:t xml:space="preserve"> install </w:t>
      </w:r>
      <w:proofErr w:type="spellStart"/>
      <w:r>
        <w:t>fpc</w:t>
      </w:r>
      <w:proofErr w:type="spellEnd"/>
      <w:r>
        <w:t xml:space="preserve"> -y</w:t>
      </w:r>
    </w:p>
    <w:p w14:paraId="091EC2E6" w14:textId="77DDB592" w:rsidR="00860783" w:rsidRDefault="00860783" w:rsidP="00312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240" w:lineRule="auto"/>
        <w:rPr>
          <w:rFonts w:eastAsia="Times New Roman" w:cstheme="minorHAnsi"/>
          <w:color w:val="404040"/>
        </w:rPr>
      </w:pPr>
      <w:r w:rsidRPr="0050469F">
        <w:rPr>
          <w:rFonts w:eastAsia="Times New Roman" w:cstheme="minorHAnsi"/>
          <w:color w:val="404040"/>
        </w:rPr>
        <w:t>Th</w:t>
      </w:r>
      <w:r w:rsidR="0050469F">
        <w:rPr>
          <w:rFonts w:eastAsia="Times New Roman" w:cstheme="minorHAnsi"/>
          <w:color w:val="404040"/>
        </w:rPr>
        <w:t>e CMAKE version must be at least 3.18.  If not</w:t>
      </w:r>
      <w:r w:rsidR="00AF29D4">
        <w:rPr>
          <w:rFonts w:eastAsia="Times New Roman" w:cstheme="minorHAnsi"/>
          <w:color w:val="404040"/>
        </w:rPr>
        <w:t>, update with installer script (tested Ubuntu 18.04)</w:t>
      </w:r>
      <w:r w:rsidR="0050469F">
        <w:rPr>
          <w:rFonts w:eastAsia="Times New Roman" w:cstheme="minorHAnsi"/>
          <w:color w:val="404040"/>
        </w:rPr>
        <w:t>:</w:t>
      </w:r>
    </w:p>
    <w:p w14:paraId="4ABE25F3" w14:textId="36304781" w:rsidR="0050469F" w:rsidRDefault="0050469F" w:rsidP="00051399">
      <w:pPr>
        <w:pStyle w:val="ListParagraph"/>
        <w:numPr>
          <w:ilvl w:val="0"/>
          <w:numId w:val="3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proofErr w:type="spellStart"/>
      <w:r>
        <w:rPr>
          <w:rFonts w:eastAsia="Times New Roman" w:cstheme="minorHAnsi"/>
          <w:color w:val="404040"/>
        </w:rPr>
        <w:t>sudo</w:t>
      </w:r>
      <w:proofErr w:type="spellEnd"/>
      <w:r>
        <w:rPr>
          <w:rFonts w:eastAsia="Times New Roman" w:cstheme="minorHAnsi"/>
          <w:color w:val="404040"/>
        </w:rPr>
        <w:t xml:space="preserve"> apt-get remove </w:t>
      </w:r>
      <w:proofErr w:type="spellStart"/>
      <w:r>
        <w:rPr>
          <w:rFonts w:eastAsia="Times New Roman" w:cstheme="minorHAnsi"/>
          <w:color w:val="404040"/>
        </w:rPr>
        <w:t>cmake</w:t>
      </w:r>
      <w:proofErr w:type="spellEnd"/>
    </w:p>
    <w:p w14:paraId="7533ECBD" w14:textId="088495E4" w:rsidR="0050469F" w:rsidRDefault="0031214C" w:rsidP="00051399">
      <w:pPr>
        <w:pStyle w:val="ListParagraph"/>
        <w:numPr>
          <w:ilvl w:val="0"/>
          <w:numId w:val="3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r>
        <w:rPr>
          <w:rFonts w:eastAsia="Times New Roman" w:cstheme="minorHAnsi"/>
          <w:color w:val="404040"/>
        </w:rPr>
        <w:t xml:space="preserve">install the latest version from </w:t>
      </w:r>
      <w:hyperlink r:id="rId13" w:history="1">
        <w:r w:rsidRPr="00232363">
          <w:rPr>
            <w:rStyle w:val="Hyperlink"/>
            <w:rFonts w:eastAsia="Times New Roman" w:cstheme="minorHAnsi"/>
          </w:rPr>
          <w:t>https://cmake.org/download/</w:t>
        </w:r>
      </w:hyperlink>
      <w:r>
        <w:rPr>
          <w:rFonts w:eastAsia="Times New Roman" w:cstheme="minorHAnsi"/>
          <w:color w:val="404040"/>
        </w:rPr>
        <w:t xml:space="preserve"> and add to your PATH</w:t>
      </w:r>
    </w:p>
    <w:p w14:paraId="7C2F2702" w14:textId="1233F7EF" w:rsidR="00AF29D4" w:rsidRDefault="00AF29D4" w:rsidP="0031214C">
      <w:pPr>
        <w:spacing w:before="120"/>
      </w:pPr>
      <w:r>
        <w:t xml:space="preserve">Or </w:t>
      </w:r>
      <w:r w:rsidR="006E4BC7">
        <w:t xml:space="preserve">build </w:t>
      </w:r>
      <w:r>
        <w:t>the latest CMAKE from source (tested Centos 8):</w:t>
      </w:r>
    </w:p>
    <w:p w14:paraId="222F9BF7" w14:textId="7A2210B8" w:rsidR="00511B96" w:rsidRDefault="00511B96" w:rsidP="006E4BC7">
      <w:pPr>
        <w:pStyle w:val="Code"/>
      </w:pPr>
      <w:proofErr w:type="spellStart"/>
      <w:r>
        <w:t>sudo</w:t>
      </w:r>
      <w:proofErr w:type="spellEnd"/>
      <w:r>
        <w:t xml:space="preserve"> </w:t>
      </w:r>
      <w:proofErr w:type="spellStart"/>
      <w:r>
        <w:t>dnf</w:t>
      </w:r>
      <w:proofErr w:type="spellEnd"/>
      <w:r>
        <w:t xml:space="preserve"> remove </w:t>
      </w:r>
      <w:proofErr w:type="spellStart"/>
      <w:r>
        <w:t>cmake</w:t>
      </w:r>
      <w:proofErr w:type="spellEnd"/>
    </w:p>
    <w:p w14:paraId="07E864EC" w14:textId="7E27245A" w:rsidR="00383A44" w:rsidRDefault="00383A44" w:rsidP="006E4BC7">
      <w:pPr>
        <w:pStyle w:val="Code"/>
      </w:pPr>
      <w:proofErr w:type="spellStart"/>
      <w:r>
        <w:t>sudo</w:t>
      </w:r>
      <w:proofErr w:type="spellEnd"/>
      <w:r>
        <w:t xml:space="preserve"> </w:t>
      </w:r>
      <w:proofErr w:type="spellStart"/>
      <w:r>
        <w:t>dnf</w:t>
      </w:r>
      <w:proofErr w:type="spellEnd"/>
      <w:r>
        <w:t xml:space="preserve"> install </w:t>
      </w:r>
      <w:proofErr w:type="spellStart"/>
      <w:r>
        <w:t>openssl</w:t>
      </w:r>
      <w:proofErr w:type="spellEnd"/>
    </w:p>
    <w:p w14:paraId="3EAA9685" w14:textId="5FDF5CA4" w:rsidR="00383A44" w:rsidRDefault="00383A44" w:rsidP="006E4BC7">
      <w:pPr>
        <w:pStyle w:val="Code"/>
      </w:pPr>
      <w:proofErr w:type="spellStart"/>
      <w:r>
        <w:t>sudo</w:t>
      </w:r>
      <w:proofErr w:type="spellEnd"/>
      <w:r>
        <w:t xml:space="preserve"> </w:t>
      </w:r>
      <w:proofErr w:type="spellStart"/>
      <w:r>
        <w:t>dnf</w:t>
      </w:r>
      <w:proofErr w:type="spellEnd"/>
      <w:r>
        <w:t xml:space="preserve"> install </w:t>
      </w:r>
      <w:proofErr w:type="spellStart"/>
      <w:r>
        <w:t>openssl-devel</w:t>
      </w:r>
      <w:proofErr w:type="spellEnd"/>
    </w:p>
    <w:p w14:paraId="2A51EDE0" w14:textId="5AEF1CC5" w:rsidR="00AF29D4" w:rsidRDefault="00AF29D4" w:rsidP="006E4BC7">
      <w:pPr>
        <w:pStyle w:val="Code"/>
      </w:pPr>
      <w:r>
        <w:t>cd ~/</w:t>
      </w:r>
      <w:proofErr w:type="spellStart"/>
      <w:r>
        <w:t>src</w:t>
      </w:r>
      <w:proofErr w:type="spellEnd"/>
    </w:p>
    <w:p w14:paraId="2100C2E1" w14:textId="6759F559" w:rsidR="00AF29D4" w:rsidRDefault="00AF29D4" w:rsidP="006E4BC7">
      <w:pPr>
        <w:pStyle w:val="Code"/>
      </w:pPr>
      <w:proofErr w:type="spellStart"/>
      <w:r w:rsidRPr="00AF29D4">
        <w:t>wget</w:t>
      </w:r>
      <w:proofErr w:type="spellEnd"/>
      <w:r w:rsidRPr="00AF29D4">
        <w:t xml:space="preserve"> </w:t>
      </w:r>
      <w:hyperlink r:id="rId14" w:history="1">
        <w:r w:rsidRPr="00232363">
          <w:rPr>
            <w:rStyle w:val="Hyperlink"/>
          </w:rPr>
          <w:t>https://github.com/Kitware/CMake/releases/download/v3.1</w:t>
        </w:r>
        <w:r w:rsidRPr="00232363">
          <w:rPr>
            <w:rStyle w:val="Hyperlink"/>
          </w:rPr>
          <w:t>9</w:t>
        </w:r>
        <w:r w:rsidRPr="00232363">
          <w:rPr>
            <w:rStyle w:val="Hyperlink"/>
          </w:rPr>
          <w:t>.2/cmake-3.1</w:t>
        </w:r>
        <w:r w:rsidRPr="00232363">
          <w:rPr>
            <w:rStyle w:val="Hyperlink"/>
          </w:rPr>
          <w:t>9</w:t>
        </w:r>
        <w:r w:rsidRPr="00232363">
          <w:rPr>
            <w:rStyle w:val="Hyperlink"/>
          </w:rPr>
          <w:t>.2.tar.gz</w:t>
        </w:r>
      </w:hyperlink>
    </w:p>
    <w:p w14:paraId="797B1BA6" w14:textId="6500C0D1" w:rsidR="00AF29D4" w:rsidRDefault="00AF29D4" w:rsidP="006E4BC7">
      <w:pPr>
        <w:pStyle w:val="Code"/>
      </w:pPr>
      <w:r>
        <w:t>tar -</w:t>
      </w:r>
      <w:proofErr w:type="spellStart"/>
      <w:r>
        <w:t>zxvf</w:t>
      </w:r>
      <w:proofErr w:type="spellEnd"/>
      <w:r>
        <w:t xml:space="preserve"> cmake-3.1</w:t>
      </w:r>
      <w:r>
        <w:t>9</w:t>
      </w:r>
      <w:r>
        <w:t>.2.tar.gz</w:t>
      </w:r>
    </w:p>
    <w:p w14:paraId="4FBE97A5" w14:textId="61EC5937" w:rsidR="00AF29D4" w:rsidRDefault="00AF29D4" w:rsidP="006E4BC7">
      <w:pPr>
        <w:pStyle w:val="Code"/>
      </w:pPr>
      <w:r>
        <w:t>cd cmake-3.1</w:t>
      </w:r>
      <w:r>
        <w:t>9</w:t>
      </w:r>
      <w:r>
        <w:t>.2</w:t>
      </w:r>
    </w:p>
    <w:p w14:paraId="43277D3B" w14:textId="754FA462" w:rsidR="00E665F6" w:rsidRDefault="00E665F6" w:rsidP="006E4BC7">
      <w:pPr>
        <w:pStyle w:val="Code"/>
      </w:pPr>
      <w:r>
        <w:t>./bootstrap</w:t>
      </w:r>
    </w:p>
    <w:p w14:paraId="7587FD73" w14:textId="2CDA49EA" w:rsidR="00C04138" w:rsidRDefault="00C04138" w:rsidP="006E4BC7">
      <w:pPr>
        <w:pStyle w:val="Code"/>
      </w:pPr>
      <w:r>
        <w:t>make</w:t>
      </w:r>
    </w:p>
    <w:p w14:paraId="4D527385" w14:textId="6FCF1AA6" w:rsidR="00C04138" w:rsidRDefault="00C04138" w:rsidP="006E4BC7">
      <w:pPr>
        <w:pStyle w:val="Code"/>
      </w:pPr>
      <w:proofErr w:type="spellStart"/>
      <w:r>
        <w:t>sudo</w:t>
      </w:r>
      <w:proofErr w:type="spellEnd"/>
      <w:r>
        <w:t xml:space="preserve"> make install</w:t>
      </w:r>
    </w:p>
    <w:p w14:paraId="259ADC9B" w14:textId="08480945" w:rsidR="00AF29D4" w:rsidRDefault="00AF29D4" w:rsidP="006E4BC7">
      <w:pPr>
        <w:pStyle w:val="Code"/>
      </w:pPr>
      <w:proofErr w:type="spellStart"/>
      <w:r>
        <w:t>cmake</w:t>
      </w:r>
      <w:proofErr w:type="spellEnd"/>
      <w:r>
        <w:t xml:space="preserve"> --version </w:t>
      </w:r>
    </w:p>
    <w:p w14:paraId="6176FEA1" w14:textId="4739A31E" w:rsidR="0031214C" w:rsidRDefault="0031214C" w:rsidP="0031214C">
      <w:pPr>
        <w:spacing w:before="120"/>
      </w:pPr>
      <w:r>
        <w:t>The FPC version must be at least 3.2.0.  If not</w:t>
      </w:r>
      <w:r w:rsidR="00AF29D4">
        <w:t xml:space="preserve"> (tested Ubuntu 18.04</w:t>
      </w:r>
      <w:r w:rsidR="00D60D0D">
        <w:t>; Centos 8 already installs 3.2.0</w:t>
      </w:r>
      <w:r w:rsidR="00AF29D4">
        <w:t>)</w:t>
      </w:r>
      <w:r>
        <w:t>:</w:t>
      </w:r>
    </w:p>
    <w:p w14:paraId="3DD8BB75" w14:textId="21D1E047" w:rsidR="0031214C" w:rsidRPr="00051399" w:rsidRDefault="0031214C" w:rsidP="00051399">
      <w:pPr>
        <w:pStyle w:val="ListParagraph"/>
        <w:numPr>
          <w:ilvl w:val="0"/>
          <w:numId w:val="4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proofErr w:type="spellStart"/>
      <w:r w:rsidRPr="00051399">
        <w:rPr>
          <w:rFonts w:eastAsia="Times New Roman" w:cstheme="minorHAnsi"/>
          <w:color w:val="404040"/>
        </w:rPr>
        <w:t>sudo</w:t>
      </w:r>
      <w:proofErr w:type="spellEnd"/>
      <w:r w:rsidRPr="00051399">
        <w:rPr>
          <w:rFonts w:eastAsia="Times New Roman" w:cstheme="minorHAnsi"/>
          <w:color w:val="404040"/>
        </w:rPr>
        <w:t xml:space="preserve"> apt-get remove </w:t>
      </w:r>
      <w:proofErr w:type="spellStart"/>
      <w:r w:rsidRPr="00051399">
        <w:rPr>
          <w:rFonts w:eastAsia="Times New Roman" w:cstheme="minorHAnsi"/>
          <w:color w:val="404040"/>
        </w:rPr>
        <w:t>fpc</w:t>
      </w:r>
      <w:proofErr w:type="spellEnd"/>
    </w:p>
    <w:p w14:paraId="57A93C69" w14:textId="6A578364" w:rsidR="0031214C" w:rsidRPr="0031214C" w:rsidRDefault="0031214C" w:rsidP="00051399">
      <w:pPr>
        <w:pStyle w:val="ListParagraph"/>
        <w:numPr>
          <w:ilvl w:val="0"/>
          <w:numId w:val="45"/>
        </w:numPr>
      </w:pPr>
      <w:r w:rsidRPr="00051399">
        <w:rPr>
          <w:bCs/>
          <w:iCs/>
        </w:rPr>
        <w:t xml:space="preserve">from </w:t>
      </w:r>
      <w:hyperlink r:id="rId15" w:history="1">
        <w:r>
          <w:rPr>
            <w:rStyle w:val="Hyperlink"/>
          </w:rPr>
          <w:t>https://sourceforge.net/projects/freepascal/files/Linux/3.2.0/</w:t>
        </w:r>
      </w:hyperlink>
      <w:r>
        <w:t xml:space="preserve">, download, unzip and install </w:t>
      </w:r>
      <w:r w:rsidR="00981340">
        <w:br/>
      </w:r>
      <w:r w:rsidRPr="00051399">
        <w:rPr>
          <w:b/>
          <w:bCs/>
          <w:i/>
          <w:iCs/>
        </w:rPr>
        <w:t>fpc-3.2.0-x86_64-linux.tar</w:t>
      </w:r>
    </w:p>
    <w:p w14:paraId="4283F68D" w14:textId="4622F3FD" w:rsidR="00860783" w:rsidRDefault="00860783" w:rsidP="00860783">
      <w:pPr>
        <w:pStyle w:val="Heading2"/>
      </w:pPr>
      <w:bookmarkStart w:id="4" w:name="_Toc60868838"/>
      <w:r>
        <w:t>Mac OS X Build Environment</w:t>
      </w:r>
      <w:bookmarkEnd w:id="4"/>
    </w:p>
    <w:p w14:paraId="45F700B5" w14:textId="7B697C69" w:rsidR="00392F06" w:rsidRDefault="00392F06" w:rsidP="00392F06">
      <w:r>
        <w:t xml:space="preserve">Use </w:t>
      </w:r>
      <w:proofErr w:type="spellStart"/>
      <w:r w:rsidR="00A54A47">
        <w:t>Xcode</w:t>
      </w:r>
      <w:proofErr w:type="spellEnd"/>
      <w:r w:rsidR="00A54A47">
        <w:t xml:space="preserve"> and </w:t>
      </w:r>
      <w:proofErr w:type="spellStart"/>
      <w:r>
        <w:t>HomeBrew</w:t>
      </w:r>
      <w:proofErr w:type="spellEnd"/>
      <w:r>
        <w:t xml:space="preserve"> to install several packages</w:t>
      </w:r>
      <w:r w:rsidR="00A54A47">
        <w:t>:</w:t>
      </w:r>
    </w:p>
    <w:p w14:paraId="0AD23D2D" w14:textId="7FD4E37C" w:rsidR="00A54A47" w:rsidRDefault="00A54A47" w:rsidP="00C7360F">
      <w:pPr>
        <w:pStyle w:val="Code"/>
      </w:pPr>
      <w:proofErr w:type="spellStart"/>
      <w:r w:rsidRPr="00A54A47">
        <w:t>xcode</w:t>
      </w:r>
      <w:proofErr w:type="spellEnd"/>
      <w:r w:rsidRPr="00A54A47">
        <w:t xml:space="preserve">-select </w:t>
      </w:r>
      <w:r>
        <w:t>–</w:t>
      </w:r>
      <w:r w:rsidRPr="00A54A47">
        <w:t>install</w:t>
      </w:r>
    </w:p>
    <w:p w14:paraId="25280655" w14:textId="2564AC7B" w:rsidR="00A54A47" w:rsidRDefault="00A54A47" w:rsidP="00C7360F">
      <w:pPr>
        <w:pStyle w:val="Code"/>
      </w:pPr>
      <w:r w:rsidRPr="00A54A47">
        <w:t>/bin/bash -c "$(curl -</w:t>
      </w:r>
      <w:proofErr w:type="spellStart"/>
      <w:r w:rsidRPr="00A54A47">
        <w:t>fsSL</w:t>
      </w:r>
      <w:proofErr w:type="spellEnd"/>
      <w:r>
        <w:t xml:space="preserve"> </w:t>
      </w:r>
      <w:r w:rsidRPr="00A54A47">
        <w:t>https://raw.githubusercontent.com/Homebrew/install/master/install.sh)"</w:t>
      </w:r>
    </w:p>
    <w:p w14:paraId="78D2DE20" w14:textId="6C441478" w:rsidR="00392F06" w:rsidRDefault="00392F06" w:rsidP="00C7360F">
      <w:pPr>
        <w:pStyle w:val="Code"/>
      </w:pPr>
      <w:r>
        <w:t>brew install subversion</w:t>
      </w:r>
    </w:p>
    <w:p w14:paraId="739C2A9A" w14:textId="1BBB8A7C" w:rsidR="00392F06" w:rsidRDefault="00392F06" w:rsidP="00C7360F">
      <w:pPr>
        <w:pStyle w:val="Code"/>
      </w:pPr>
      <w:r>
        <w:t xml:space="preserve">brew install </w:t>
      </w:r>
      <w:proofErr w:type="spellStart"/>
      <w:r>
        <w:t>g</w:t>
      </w:r>
      <w:r w:rsidR="008E7F43">
        <w:t>db</w:t>
      </w:r>
      <w:proofErr w:type="spellEnd"/>
    </w:p>
    <w:p w14:paraId="15E3534D" w14:textId="4D4C2867" w:rsidR="00392F06" w:rsidRDefault="00392F06" w:rsidP="00C7360F">
      <w:pPr>
        <w:pStyle w:val="Code"/>
      </w:pPr>
      <w:r>
        <w:t xml:space="preserve">brew install </w:t>
      </w:r>
      <w:proofErr w:type="spellStart"/>
      <w:r>
        <w:t>cmake</w:t>
      </w:r>
      <w:proofErr w:type="spellEnd"/>
    </w:p>
    <w:p w14:paraId="6A690A3E" w14:textId="18D6C38E" w:rsidR="00392F06" w:rsidRDefault="00392F06" w:rsidP="00C7360F">
      <w:pPr>
        <w:pStyle w:val="Code"/>
      </w:pPr>
      <w:r>
        <w:t xml:space="preserve">brew install </w:t>
      </w:r>
      <w:proofErr w:type="spellStart"/>
      <w:r>
        <w:t>fpc</w:t>
      </w:r>
      <w:proofErr w:type="spellEnd"/>
    </w:p>
    <w:p w14:paraId="0218D85C" w14:textId="079620DE" w:rsidR="00A54A47" w:rsidRPr="00392F06" w:rsidRDefault="00A54A47" w:rsidP="006A3EF7">
      <w:pPr>
        <w:spacing w:before="120"/>
      </w:pPr>
      <w:r>
        <w:t>These package</w:t>
      </w:r>
      <w:r w:rsidR="00A4160E">
        <w:t xml:space="preserve"> version</w:t>
      </w:r>
      <w:r>
        <w:t>s are currently up</w:t>
      </w:r>
      <w:r w:rsidR="00A4160E">
        <w:t xml:space="preserve"> </w:t>
      </w:r>
      <w:r>
        <w:t>to</w:t>
      </w:r>
      <w:r w:rsidR="00A4160E">
        <w:t xml:space="preserve"> </w:t>
      </w:r>
      <w:r>
        <w:t xml:space="preserve">date for </w:t>
      </w:r>
      <w:proofErr w:type="spellStart"/>
      <w:r>
        <w:t>OpenDSSCmd</w:t>
      </w:r>
      <w:proofErr w:type="spellEnd"/>
      <w:r>
        <w:t xml:space="preserve">. If not, </w:t>
      </w:r>
      <w:r w:rsidR="00A4160E">
        <w:t xml:space="preserve">please </w:t>
      </w:r>
      <w:r>
        <w:t xml:space="preserve">see </w:t>
      </w:r>
      <w:hyperlink r:id="rId16" w:history="1">
        <w:r w:rsidRPr="00232363">
          <w:rPr>
            <w:rStyle w:val="Hyperlink"/>
          </w:rPr>
          <w:t>http://gridlab-d.shoutwiki.com/wiki/Mac_OSX/Setup</w:t>
        </w:r>
      </w:hyperlink>
      <w:r>
        <w:t xml:space="preserve"> or </w:t>
      </w:r>
      <w:hyperlink r:id="rId17" w:history="1">
        <w:r w:rsidR="00D31EE2" w:rsidRPr="00232363">
          <w:rPr>
            <w:rStyle w:val="Hyperlink"/>
          </w:rPr>
          <w:t>https://wiki.freepascal.org/Installing_Lazarus_on_macOS</w:t>
        </w:r>
      </w:hyperlink>
      <w:r w:rsidR="00D31EE2">
        <w:t xml:space="preserve"> for more information.</w:t>
      </w:r>
      <w:r w:rsidR="00A4160E">
        <w:t xml:space="preserve"> See</w:t>
      </w:r>
      <w:r w:rsidR="00A4160E">
        <w:t xml:space="preserve"> </w:t>
      </w:r>
      <w:hyperlink r:id="rId18" w:history="1">
        <w:r w:rsidR="00A4160E">
          <w:rPr>
            <w:rStyle w:val="Hyperlink"/>
          </w:rPr>
          <w:t>https://sourceforge.net/projects/freepascal/files/Mac%20OS%20X/3.2.0/</w:t>
        </w:r>
      </w:hyperlink>
      <w:r w:rsidR="00A4160E">
        <w:t xml:space="preserve"> </w:t>
      </w:r>
      <w:r w:rsidR="00A4160E">
        <w:t>for the latest</w:t>
      </w:r>
      <w:r w:rsidR="00A4160E">
        <w:t xml:space="preserve"> intel-</w:t>
      </w:r>
      <w:proofErr w:type="spellStart"/>
      <w:r w:rsidR="00A4160E">
        <w:t>macosx.dmg</w:t>
      </w:r>
      <w:proofErr w:type="spellEnd"/>
      <w:r w:rsidR="00A4160E">
        <w:t xml:space="preserve"> installer</w:t>
      </w:r>
      <w:r w:rsidR="00A4160E">
        <w:t>.</w:t>
      </w:r>
    </w:p>
    <w:p w14:paraId="30EBAAB2" w14:textId="3F6036FD" w:rsidR="000E681C" w:rsidRDefault="00860783" w:rsidP="00860783">
      <w:pPr>
        <w:pStyle w:val="Heading2"/>
      </w:pPr>
      <w:bookmarkStart w:id="5" w:name="_Toc60868839"/>
      <w:r>
        <w:t>Windows Build Environment</w:t>
      </w:r>
      <w:bookmarkEnd w:id="5"/>
      <w:r w:rsidR="00B75C9B">
        <w:t xml:space="preserve"> </w:t>
      </w:r>
    </w:p>
    <w:p w14:paraId="401E4B38" w14:textId="1B6E10C5" w:rsidR="00A4160E" w:rsidRDefault="0050462F" w:rsidP="0050462F">
      <w:pPr>
        <w:pStyle w:val="ListParagraph"/>
        <w:numPr>
          <w:ilvl w:val="0"/>
          <w:numId w:val="5"/>
        </w:numPr>
        <w:ind w:left="360"/>
      </w:pPr>
      <w:r>
        <w:t xml:space="preserve">Install </w:t>
      </w:r>
      <w:r>
        <w:t xml:space="preserve">C/C++ </w:t>
      </w:r>
      <w:r>
        <w:t xml:space="preserve">compiler and </w:t>
      </w:r>
      <w:proofErr w:type="spellStart"/>
      <w:r>
        <w:t>Cmake</w:t>
      </w:r>
      <w:proofErr w:type="spellEnd"/>
      <w:r>
        <w:t xml:space="preserve"> from: </w:t>
      </w:r>
      <w:hyperlink r:id="rId19" w:history="1">
        <w:r w:rsidRPr="00232363">
          <w:rPr>
            <w:rStyle w:val="Hyperlink"/>
          </w:rPr>
          <w:t>https://visualstudio.microsoft.com/downloads/</w:t>
        </w:r>
      </w:hyperlink>
      <w:r>
        <w:t xml:space="preserve"> </w:t>
      </w:r>
      <w:r>
        <w:t xml:space="preserve">(find </w:t>
      </w:r>
      <w:r w:rsidRPr="0050462F">
        <w:rPr>
          <w:i/>
          <w:iCs/>
        </w:rPr>
        <w:t>Build Tools for Visual Studio 2019</w:t>
      </w:r>
      <w:r>
        <w:t xml:space="preserve"> under </w:t>
      </w:r>
      <w:r w:rsidRPr="0050462F">
        <w:rPr>
          <w:i/>
          <w:iCs/>
        </w:rPr>
        <w:t>Tools for Visual Studio 2019</w:t>
      </w:r>
      <w:r>
        <w:t>)</w:t>
      </w:r>
    </w:p>
    <w:p w14:paraId="316B4DCF" w14:textId="653BE836" w:rsidR="00B91F49" w:rsidRDefault="00B91F49" w:rsidP="0050462F">
      <w:pPr>
        <w:pStyle w:val="ListParagraph"/>
        <w:numPr>
          <w:ilvl w:val="0"/>
          <w:numId w:val="5"/>
        </w:numPr>
        <w:ind w:left="360"/>
      </w:pPr>
      <w:r>
        <w:t xml:space="preserve">If you don’t have an SVN client, install from </w:t>
      </w:r>
      <w:hyperlink r:id="rId20" w:history="1">
        <w:r w:rsidRPr="00B013B6">
          <w:rPr>
            <w:rStyle w:val="Hyperlink"/>
          </w:rPr>
          <w:t>https://tortoisesvn.net/</w:t>
        </w:r>
      </w:hyperlink>
      <w:r w:rsidR="00A4160E">
        <w:rPr>
          <w:rStyle w:val="Hyperlink"/>
        </w:rPr>
        <w:t>.</w:t>
      </w:r>
      <w:r>
        <w:t xml:space="preserve"> On the “Custom Setup” page, select “Command Line Tools” for inclusion</w:t>
      </w:r>
      <w:r w:rsidR="00F22CBF">
        <w:t>.</w:t>
      </w:r>
    </w:p>
    <w:p w14:paraId="692A5B74" w14:textId="70A599E7" w:rsidR="00B91F49" w:rsidRPr="0050462F" w:rsidRDefault="00B91F49" w:rsidP="0050462F">
      <w:pPr>
        <w:pStyle w:val="ListParagraph"/>
        <w:numPr>
          <w:ilvl w:val="0"/>
          <w:numId w:val="5"/>
        </w:numPr>
        <w:ind w:left="360"/>
        <w:rPr>
          <w:rStyle w:val="Hyperlink"/>
          <w:color w:val="auto"/>
          <w:u w:val="none"/>
        </w:rPr>
      </w:pPr>
      <w:r>
        <w:t xml:space="preserve">If you don’t have a Git client, install from </w:t>
      </w:r>
      <w:hyperlink r:id="rId21" w:history="1">
        <w:r w:rsidRPr="003A289F">
          <w:rPr>
            <w:rStyle w:val="Hyperlink"/>
          </w:rPr>
          <w:t>https://www.sourcetreeapp.com/</w:t>
        </w:r>
      </w:hyperlink>
      <w:r w:rsidR="00A4160E">
        <w:rPr>
          <w:rStyle w:val="Hyperlink"/>
        </w:rPr>
        <w:t>.</w:t>
      </w:r>
      <w:r>
        <w:t xml:space="preserve"> To use the command line Git from SourceTree on Windows, you may use the “Actions/Open in Terminal” menu command</w:t>
      </w:r>
      <w:r w:rsidR="00A4160E">
        <w:t xml:space="preserve">. </w:t>
      </w:r>
      <w:r>
        <w:t xml:space="preserve">You may </w:t>
      </w:r>
      <w:r w:rsidR="00F22CBF">
        <w:t>alternatively</w:t>
      </w:r>
      <w:r>
        <w:t xml:space="preserve"> install the command line Git from </w:t>
      </w:r>
      <w:hyperlink r:id="rId22" w:history="1">
        <w:r w:rsidRPr="00BE4A36">
          <w:rPr>
            <w:rStyle w:val="Hyperlink"/>
          </w:rPr>
          <w:t>https://git-scm.com/downloads</w:t>
        </w:r>
      </w:hyperlink>
    </w:p>
    <w:p w14:paraId="2D76DF41" w14:textId="29300C41" w:rsidR="0050462F" w:rsidRPr="00B91F49" w:rsidRDefault="0050462F" w:rsidP="0050462F">
      <w:pPr>
        <w:pStyle w:val="ListParagraph"/>
        <w:numPr>
          <w:ilvl w:val="0"/>
          <w:numId w:val="5"/>
        </w:numPr>
        <w:ind w:left="360"/>
      </w:pPr>
      <w:r>
        <w:t xml:space="preserve">Install FPC 3.2 </w:t>
      </w:r>
      <w:r>
        <w:t xml:space="preserve"> </w:t>
      </w:r>
      <w:r>
        <w:t xml:space="preserve">from </w:t>
      </w:r>
      <w:hyperlink r:id="rId23" w:history="1">
        <w:r>
          <w:rPr>
            <w:rStyle w:val="Hyperlink"/>
          </w:rPr>
          <w:t>https://sourceforge.net/projects/freepascal/files/Win32/3.2.0/</w:t>
        </w:r>
      </w:hyperlink>
      <w:r w:rsidR="004B74CD">
        <w:t>.</w:t>
      </w:r>
      <w:r>
        <w:t xml:space="preserve"> </w:t>
      </w:r>
      <w:r w:rsidR="004B74CD">
        <w:t>Y</w:t>
      </w:r>
      <w:r>
        <w:t xml:space="preserve">ou </w:t>
      </w:r>
      <w:r w:rsidR="004B74CD">
        <w:t>must install</w:t>
      </w:r>
      <w:r>
        <w:t xml:space="preserve"> the base win32 </w:t>
      </w:r>
      <w:r w:rsidR="00D574AF">
        <w:t>compiler</w:t>
      </w:r>
      <w:r>
        <w:t xml:space="preserve"> for i386</w:t>
      </w:r>
      <w:r>
        <w:t xml:space="preserve"> first,</w:t>
      </w:r>
      <w:r>
        <w:t xml:space="preserve"> and then the x86_64 cross-compiler</w:t>
      </w:r>
      <w:r w:rsidR="004B74CD">
        <w:t>.</w:t>
      </w:r>
    </w:p>
    <w:p w14:paraId="0E0BE570" w14:textId="6AF4144A" w:rsidR="00B36C1C" w:rsidRDefault="00860783" w:rsidP="00B36C1C">
      <w:pPr>
        <w:pStyle w:val="Heading2"/>
      </w:pPr>
      <w:bookmarkStart w:id="6" w:name="_Toc60868840"/>
      <w:r>
        <w:lastRenderedPageBreak/>
        <w:t xml:space="preserve">Supporting </w:t>
      </w:r>
      <w:r w:rsidR="00B36C1C">
        <w:t>Code Repositories</w:t>
      </w:r>
      <w:bookmarkEnd w:id="6"/>
    </w:p>
    <w:p w14:paraId="796DB793" w14:textId="4604E024" w:rsidR="00B36C1C" w:rsidRDefault="00B91F49" w:rsidP="00B36C1C">
      <w:r>
        <w:t xml:space="preserve">It’s assumed that all repositories will be cloned under a common location, such as </w:t>
      </w:r>
      <w:r w:rsidRPr="006773A1">
        <w:rPr>
          <w:b/>
          <w:i/>
        </w:rPr>
        <w:t>~/</w:t>
      </w:r>
      <w:proofErr w:type="spellStart"/>
      <w:r w:rsidRPr="006773A1">
        <w:rPr>
          <w:b/>
          <w:i/>
        </w:rPr>
        <w:t>src</w:t>
      </w:r>
      <w:proofErr w:type="spellEnd"/>
      <w:r>
        <w:t xml:space="preserve"> or </w:t>
      </w:r>
      <w:r w:rsidRPr="00B91F49">
        <w:rPr>
          <w:b/>
          <w:bCs/>
          <w:i/>
          <w:iCs/>
        </w:rPr>
        <w:t>c:\src</w:t>
      </w:r>
      <w:r>
        <w:t>. From a terminal window</w:t>
      </w:r>
      <w:r w:rsidR="00FF69C0">
        <w:t xml:space="preserve"> in that directory</w:t>
      </w:r>
      <w:r>
        <w:t>, use these command</w:t>
      </w:r>
      <w:r w:rsidR="003B4F34">
        <w:t>s</w:t>
      </w:r>
      <w:r w:rsidR="00FF69C0">
        <w:t xml:space="preserve"> to pull the correct branches</w:t>
      </w:r>
      <w:r>
        <w:t>:</w:t>
      </w:r>
    </w:p>
    <w:p w14:paraId="3BDFAB50" w14:textId="5B401A2A" w:rsidR="003B4F34" w:rsidRDefault="003B4F34" w:rsidP="00C7360F">
      <w:pPr>
        <w:pStyle w:val="Code"/>
      </w:pPr>
      <w:r>
        <w:t xml:space="preserve">git clone </w:t>
      </w:r>
      <w:r w:rsidRPr="003B4F34">
        <w:t>https://github.com/zeromq/libzmq.git</w:t>
      </w:r>
    </w:p>
    <w:p w14:paraId="4538A6E8" w14:textId="13448090" w:rsidR="003B4F34" w:rsidRDefault="003B4F34" w:rsidP="00C7360F">
      <w:pPr>
        <w:pStyle w:val="Code"/>
      </w:pPr>
      <w:r>
        <w:t>git clone https</w:t>
      </w:r>
      <w:r w:rsidRPr="003B4F34">
        <w:t>://github.com/zeromq/czmq.git</w:t>
      </w:r>
    </w:p>
    <w:p w14:paraId="12D698C7" w14:textId="7E667692" w:rsidR="00FF69C0" w:rsidRDefault="00FF69C0" w:rsidP="00C7360F">
      <w:pPr>
        <w:pStyle w:val="Code"/>
      </w:pPr>
      <w:r w:rsidRPr="00FF69C0">
        <w:t xml:space="preserve">git clone </w:t>
      </w:r>
      <w:r w:rsidRPr="003B4F34">
        <w:rPr>
          <w:b/>
          <w:bCs/>
        </w:rPr>
        <w:t>-b feature/</w:t>
      </w:r>
      <w:proofErr w:type="spellStart"/>
      <w:r w:rsidRPr="003B4F34">
        <w:rPr>
          <w:b/>
          <w:bCs/>
        </w:rPr>
        <w:t>opendss</w:t>
      </w:r>
      <w:proofErr w:type="spellEnd"/>
      <w:r w:rsidRPr="00FF69C0">
        <w:t xml:space="preserve"> https://github.com/FNCS/fncs.git</w:t>
      </w:r>
    </w:p>
    <w:p w14:paraId="0A5B03BB" w14:textId="2E72042C" w:rsidR="00B36C1C" w:rsidRDefault="00FF69C0" w:rsidP="00C7360F">
      <w:pPr>
        <w:pStyle w:val="Code"/>
      </w:pPr>
      <w:r w:rsidRPr="00FF69C0">
        <w:t>git clone https://github.com/GMLC-TDC/HELICS-src</w:t>
      </w:r>
      <w:r w:rsidR="006C4801">
        <w:t>.git</w:t>
      </w:r>
    </w:p>
    <w:p w14:paraId="60AAD97A" w14:textId="15F46129" w:rsidR="00B36C1C" w:rsidRDefault="00FF69C0" w:rsidP="00C7360F">
      <w:pPr>
        <w:pStyle w:val="Code"/>
      </w:pPr>
      <w:r>
        <w:t xml:space="preserve">git clone </w:t>
      </w:r>
      <w:r w:rsidRPr="00FF69C0">
        <w:t>https://github.com/pnnl/linenoise-ng.git</w:t>
      </w:r>
    </w:p>
    <w:p w14:paraId="0427FD47" w14:textId="148C5D95" w:rsidR="00B36C1C" w:rsidRDefault="003B4F34" w:rsidP="00C7360F">
      <w:pPr>
        <w:pStyle w:val="Code"/>
      </w:pPr>
      <w:proofErr w:type="spellStart"/>
      <w:r w:rsidRPr="003B4F34">
        <w:t>svn</w:t>
      </w:r>
      <w:proofErr w:type="spellEnd"/>
      <w:r w:rsidRPr="003B4F34">
        <w:t xml:space="preserve"> checkout https://svn.code.sf.net/p/klusolve/code</w:t>
      </w:r>
    </w:p>
    <w:p w14:paraId="3D9614C2" w14:textId="1D6C5C07" w:rsidR="00B36C1C" w:rsidRDefault="00120312" w:rsidP="00120312">
      <w:pPr>
        <w:pStyle w:val="Heading2"/>
      </w:pPr>
      <w:bookmarkStart w:id="7" w:name="_Toc60868841"/>
      <w:proofErr w:type="spellStart"/>
      <w:r>
        <w:t>OpenDSS</w:t>
      </w:r>
      <w:proofErr w:type="spellEnd"/>
      <w:r>
        <w:t xml:space="preserve"> Repository</w:t>
      </w:r>
      <w:bookmarkEnd w:id="7"/>
    </w:p>
    <w:p w14:paraId="51E1FBA1" w14:textId="19C7B1E1" w:rsidR="00120312" w:rsidRDefault="00120312" w:rsidP="00120312">
      <w:r>
        <w:t>Because EPRI keeps large build products, Windows-only artifacts and copy-paste code branches in the same repository, two different strategies are provided.</w:t>
      </w:r>
      <w:r w:rsidR="008E2646">
        <w:t xml:space="preserve"> Both start </w:t>
      </w:r>
      <w:r w:rsidR="008E2646">
        <w:t xml:space="preserve">in </w:t>
      </w:r>
      <w:r w:rsidR="008E2646" w:rsidRPr="006773A1">
        <w:rPr>
          <w:b/>
          <w:i/>
        </w:rPr>
        <w:t>~/</w:t>
      </w:r>
      <w:proofErr w:type="spellStart"/>
      <w:r w:rsidR="008E2646" w:rsidRPr="006773A1">
        <w:rPr>
          <w:b/>
          <w:i/>
        </w:rPr>
        <w:t>src</w:t>
      </w:r>
      <w:proofErr w:type="spellEnd"/>
      <w:r w:rsidR="008E2646">
        <w:t xml:space="preserve"> or </w:t>
      </w:r>
      <w:r w:rsidR="008E2646" w:rsidRPr="00B91F49">
        <w:rPr>
          <w:b/>
          <w:bCs/>
          <w:i/>
          <w:iCs/>
        </w:rPr>
        <w:t>c:\src</w:t>
      </w:r>
      <w:r w:rsidR="008E2646">
        <w:t>.</w:t>
      </w:r>
    </w:p>
    <w:p w14:paraId="68D88C11" w14:textId="77777777" w:rsidR="00D52718" w:rsidRDefault="00D52718" w:rsidP="00120312"/>
    <w:p w14:paraId="2780C1D1" w14:textId="1BFA3539" w:rsidR="005E6CD8" w:rsidRDefault="005E6CD8" w:rsidP="00120312">
      <w:r>
        <w:t>Strategy 1, “grab everything”</w:t>
      </w:r>
      <w:r w:rsidR="008E2646">
        <w:t xml:space="preserve"> for building the executable and </w:t>
      </w:r>
      <w:r w:rsidR="00C968B3">
        <w:t xml:space="preserve">everything else in the </w:t>
      </w:r>
      <w:r w:rsidR="008E2646">
        <w:t>installer:</w:t>
      </w:r>
    </w:p>
    <w:p w14:paraId="227F1904" w14:textId="06B5E988" w:rsidR="005E6CD8" w:rsidRDefault="005E6CD8" w:rsidP="00916AB7">
      <w:pPr>
        <w:pStyle w:val="Code"/>
      </w:pPr>
      <w:proofErr w:type="spellStart"/>
      <w:r w:rsidRPr="005E6CD8">
        <w:t>svn</w:t>
      </w:r>
      <w:proofErr w:type="spellEnd"/>
      <w:r w:rsidRPr="005E6CD8">
        <w:t xml:space="preserve"> checkout </w:t>
      </w:r>
      <w:r w:rsidR="00F65199" w:rsidRPr="00F65199">
        <w:t>https://svn.code.sf.net/p/electricdss/code/trunk</w:t>
      </w:r>
    </w:p>
    <w:p w14:paraId="6CD3BFFB" w14:textId="47D241FD" w:rsidR="005E6CD8" w:rsidRDefault="005E6CD8" w:rsidP="00916AB7">
      <w:pPr>
        <w:spacing w:before="120"/>
      </w:pPr>
      <w:r>
        <w:t>Strategy 2, “selective retrieval” for building the executable only, not the full set of examples and documents</w:t>
      </w:r>
      <w:r w:rsidR="008E2646">
        <w:t>. The grayed-out steps are optional, i.e., not necessary for the executable.</w:t>
      </w:r>
    </w:p>
    <w:p w14:paraId="657F2607" w14:textId="77777777" w:rsidR="00120312" w:rsidRPr="007F4E75" w:rsidRDefault="00120312" w:rsidP="007F4E75">
      <w:pPr>
        <w:pStyle w:val="Code"/>
        <w:rPr>
          <w:b/>
          <w:bCs/>
        </w:rPr>
      </w:pPr>
      <w:proofErr w:type="spellStart"/>
      <w:r w:rsidRPr="007F4E75">
        <w:rPr>
          <w:b/>
          <w:bCs/>
        </w:rPr>
        <w:t>mkdir</w:t>
      </w:r>
      <w:proofErr w:type="spellEnd"/>
      <w:r w:rsidRPr="007F4E75">
        <w:rPr>
          <w:b/>
          <w:bCs/>
        </w:rPr>
        <w:t xml:space="preserve"> </w:t>
      </w:r>
      <w:proofErr w:type="spellStart"/>
      <w:r w:rsidRPr="007F4E75">
        <w:rPr>
          <w:b/>
          <w:bCs/>
        </w:rPr>
        <w:t>OpenDSS</w:t>
      </w:r>
      <w:proofErr w:type="spellEnd"/>
      <w:r w:rsidRPr="007F4E75">
        <w:rPr>
          <w:b/>
          <w:bCs/>
        </w:rPr>
        <w:t xml:space="preserve"> or md </w:t>
      </w:r>
      <w:proofErr w:type="spellStart"/>
      <w:r w:rsidRPr="007F4E75">
        <w:rPr>
          <w:b/>
          <w:bCs/>
        </w:rPr>
        <w:t>OpenDSS</w:t>
      </w:r>
      <w:proofErr w:type="spellEnd"/>
    </w:p>
    <w:p w14:paraId="59E2D2E0" w14:textId="77777777" w:rsidR="00120312" w:rsidRPr="007F4E75" w:rsidRDefault="00120312" w:rsidP="007F4E75">
      <w:pPr>
        <w:pStyle w:val="Code"/>
        <w:rPr>
          <w:b/>
          <w:bCs/>
        </w:rPr>
      </w:pPr>
      <w:r w:rsidRPr="007F4E75">
        <w:rPr>
          <w:b/>
          <w:bCs/>
        </w:rPr>
        <w:t xml:space="preserve">cd </w:t>
      </w:r>
      <w:proofErr w:type="spellStart"/>
      <w:r w:rsidRPr="007F4E75">
        <w:rPr>
          <w:b/>
          <w:bCs/>
        </w:rPr>
        <w:t>OpenDSS</w:t>
      </w:r>
      <w:proofErr w:type="spellEnd"/>
    </w:p>
    <w:p w14:paraId="2FF367E3" w14:textId="204283F1" w:rsidR="00120312" w:rsidRPr="007F4E75" w:rsidRDefault="00120312" w:rsidP="007F4E75">
      <w:pPr>
        <w:pStyle w:val="Code"/>
        <w:rPr>
          <w:b/>
          <w:bCs/>
        </w:rPr>
      </w:pPr>
      <w:proofErr w:type="spellStart"/>
      <w:r w:rsidRPr="007F4E75">
        <w:rPr>
          <w:b/>
          <w:bCs/>
        </w:rPr>
        <w:t>svn</w:t>
      </w:r>
      <w:proofErr w:type="spellEnd"/>
      <w:r w:rsidRPr="007F4E75">
        <w:rPr>
          <w:b/>
          <w:bCs/>
        </w:rPr>
        <w:t xml:space="preserve"> checkout --depth </w:t>
      </w:r>
      <w:proofErr w:type="spellStart"/>
      <w:r w:rsidRPr="007F4E75">
        <w:rPr>
          <w:b/>
          <w:bCs/>
        </w:rPr>
        <w:t>immediates</w:t>
      </w:r>
      <w:proofErr w:type="spellEnd"/>
      <w:r w:rsidRPr="007F4E75">
        <w:rPr>
          <w:b/>
          <w:bCs/>
        </w:rPr>
        <w:t xml:space="preserve"> https://svn.code.sf.net/p/electricdss/code/trunk</w:t>
      </w:r>
      <w:r w:rsidRPr="00916AB7">
        <w:rPr>
          <w:b/>
          <w:bCs/>
        </w:rPr>
        <w:t>/Version7</w:t>
      </w:r>
      <w:r w:rsidR="00916AB7">
        <w:rPr>
          <w:b/>
          <w:bCs/>
        </w:rPr>
        <w:t xml:space="preserve"> </w:t>
      </w:r>
      <w:r w:rsidRPr="007F4E75">
        <w:rPr>
          <w:b/>
          <w:bCs/>
        </w:rPr>
        <w:t>.</w:t>
      </w:r>
    </w:p>
    <w:p w14:paraId="27E54AA8" w14:textId="77777777" w:rsidR="00120312" w:rsidRPr="008E2646" w:rsidRDefault="00120312" w:rsidP="007F4E75">
      <w:pPr>
        <w:pStyle w:val="Code"/>
        <w:rPr>
          <w:rFonts w:cs="Times New Roman (Body CS)"/>
          <w:color w:val="A6A6A6" w:themeColor="background1" w:themeShade="A6"/>
        </w:rPr>
      </w:pPr>
      <w:proofErr w:type="spellStart"/>
      <w:r w:rsidRPr="008E2646">
        <w:rPr>
          <w:rFonts w:cs="Times New Roman (Body CS)"/>
          <w:color w:val="A6A6A6" w:themeColor="background1" w:themeShade="A6"/>
        </w:rPr>
        <w:t>svn</w:t>
      </w:r>
      <w:proofErr w:type="spellEnd"/>
      <w:r w:rsidRPr="008E2646">
        <w:rPr>
          <w:rFonts w:cs="Times New Roman (Body CS)"/>
          <w:color w:val="A6A6A6" w:themeColor="background1" w:themeShade="A6"/>
        </w:rPr>
        <w:t xml:space="preserve"> update --set-depth infinity Doc</w:t>
      </w:r>
    </w:p>
    <w:p w14:paraId="226DC4AF" w14:textId="77777777" w:rsidR="00120312" w:rsidRPr="008E2646" w:rsidRDefault="00120312" w:rsidP="007F4E75">
      <w:pPr>
        <w:pStyle w:val="Code"/>
        <w:rPr>
          <w:rFonts w:cs="Times New Roman (Body CS)"/>
          <w:color w:val="A6A6A6" w:themeColor="background1" w:themeShade="A6"/>
        </w:rPr>
      </w:pPr>
      <w:proofErr w:type="spellStart"/>
      <w:r w:rsidRPr="008E2646">
        <w:rPr>
          <w:rFonts w:cs="Times New Roman (Body CS)"/>
          <w:color w:val="A6A6A6" w:themeColor="background1" w:themeShade="A6"/>
        </w:rPr>
        <w:t>svn</w:t>
      </w:r>
      <w:proofErr w:type="spellEnd"/>
      <w:r w:rsidRPr="008E2646">
        <w:rPr>
          <w:rFonts w:cs="Times New Roman (Body CS)"/>
          <w:color w:val="A6A6A6" w:themeColor="background1" w:themeShade="A6"/>
        </w:rPr>
        <w:t xml:space="preserve"> update --set-depth infinity Test</w:t>
      </w:r>
    </w:p>
    <w:p w14:paraId="681F2325" w14:textId="77777777" w:rsidR="00120312" w:rsidRPr="008E2646" w:rsidRDefault="00120312" w:rsidP="007F4E75">
      <w:pPr>
        <w:pStyle w:val="Code"/>
        <w:rPr>
          <w:rFonts w:cs="Times New Roman (Body CS)"/>
          <w:color w:val="A6A6A6" w:themeColor="background1" w:themeShade="A6"/>
        </w:rPr>
      </w:pPr>
      <w:proofErr w:type="spellStart"/>
      <w:r w:rsidRPr="008E2646">
        <w:rPr>
          <w:rFonts w:cs="Times New Roman (Body CS)"/>
          <w:color w:val="A6A6A6" w:themeColor="background1" w:themeShade="A6"/>
        </w:rPr>
        <w:t>svn</w:t>
      </w:r>
      <w:proofErr w:type="spellEnd"/>
      <w:r w:rsidRPr="008E2646">
        <w:rPr>
          <w:rFonts w:cs="Times New Roman (Body CS)"/>
          <w:color w:val="A6A6A6" w:themeColor="background1" w:themeShade="A6"/>
        </w:rPr>
        <w:t xml:space="preserve"> update --set-depth infinity </w:t>
      </w:r>
      <w:proofErr w:type="spellStart"/>
      <w:r w:rsidRPr="008E2646">
        <w:rPr>
          <w:rFonts w:cs="Times New Roman (Body CS)"/>
          <w:color w:val="A6A6A6" w:themeColor="background1" w:themeShade="A6"/>
        </w:rPr>
        <w:t>Distrib</w:t>
      </w:r>
      <w:proofErr w:type="spellEnd"/>
      <w:r w:rsidRPr="008E2646">
        <w:rPr>
          <w:rFonts w:cs="Times New Roman (Body CS)"/>
          <w:color w:val="A6A6A6" w:themeColor="background1" w:themeShade="A6"/>
        </w:rPr>
        <w:t>/Doc</w:t>
      </w:r>
    </w:p>
    <w:p w14:paraId="0D943DC7" w14:textId="77777777" w:rsidR="00120312" w:rsidRPr="008E2646" w:rsidRDefault="00120312" w:rsidP="007F4E75">
      <w:pPr>
        <w:pStyle w:val="Code"/>
        <w:rPr>
          <w:rFonts w:cs="Times New Roman (Body CS)"/>
          <w:color w:val="A6A6A6" w:themeColor="background1" w:themeShade="A6"/>
        </w:rPr>
      </w:pPr>
      <w:proofErr w:type="spellStart"/>
      <w:r w:rsidRPr="008E2646">
        <w:rPr>
          <w:rFonts w:cs="Times New Roman (Body CS)"/>
          <w:color w:val="A6A6A6" w:themeColor="background1" w:themeShade="A6"/>
        </w:rPr>
        <w:t>svn</w:t>
      </w:r>
      <w:proofErr w:type="spellEnd"/>
      <w:r w:rsidRPr="008E2646">
        <w:rPr>
          <w:rFonts w:cs="Times New Roman (Body CS)"/>
          <w:color w:val="A6A6A6" w:themeColor="background1" w:themeShade="A6"/>
        </w:rPr>
        <w:t xml:space="preserve"> update --set-depth infinity </w:t>
      </w:r>
      <w:proofErr w:type="spellStart"/>
      <w:r w:rsidRPr="008E2646">
        <w:rPr>
          <w:rFonts w:cs="Times New Roman (Body CS)"/>
          <w:color w:val="A6A6A6" w:themeColor="background1" w:themeShade="A6"/>
        </w:rPr>
        <w:t>Distrib</w:t>
      </w:r>
      <w:proofErr w:type="spellEnd"/>
      <w:r w:rsidRPr="008E2646">
        <w:rPr>
          <w:rFonts w:cs="Times New Roman (Body CS)"/>
          <w:color w:val="A6A6A6" w:themeColor="background1" w:themeShade="A6"/>
        </w:rPr>
        <w:t>/</w:t>
      </w:r>
      <w:proofErr w:type="spellStart"/>
      <w:r w:rsidRPr="008E2646">
        <w:rPr>
          <w:rFonts w:cs="Times New Roman (Body CS)"/>
          <w:color w:val="A6A6A6" w:themeColor="background1" w:themeShade="A6"/>
        </w:rPr>
        <w:t>EPRITestCircuits</w:t>
      </w:r>
      <w:proofErr w:type="spellEnd"/>
    </w:p>
    <w:p w14:paraId="0B12AE06" w14:textId="77777777" w:rsidR="00120312" w:rsidRPr="008E2646" w:rsidRDefault="00120312" w:rsidP="007F4E75">
      <w:pPr>
        <w:pStyle w:val="Code"/>
        <w:rPr>
          <w:rFonts w:cs="Times New Roman (Body CS)"/>
          <w:color w:val="A6A6A6" w:themeColor="background1" w:themeShade="A6"/>
        </w:rPr>
      </w:pPr>
      <w:proofErr w:type="spellStart"/>
      <w:r w:rsidRPr="008E2646">
        <w:rPr>
          <w:rFonts w:cs="Times New Roman (Body CS)"/>
          <w:color w:val="A6A6A6" w:themeColor="background1" w:themeShade="A6"/>
        </w:rPr>
        <w:t>svn</w:t>
      </w:r>
      <w:proofErr w:type="spellEnd"/>
      <w:r w:rsidRPr="008E2646">
        <w:rPr>
          <w:rFonts w:cs="Times New Roman (Body CS)"/>
          <w:color w:val="A6A6A6" w:themeColor="background1" w:themeShade="A6"/>
        </w:rPr>
        <w:t xml:space="preserve"> update --set-depth infinity </w:t>
      </w:r>
      <w:proofErr w:type="spellStart"/>
      <w:r w:rsidRPr="008E2646">
        <w:rPr>
          <w:rFonts w:cs="Times New Roman (Body CS)"/>
          <w:color w:val="A6A6A6" w:themeColor="background1" w:themeShade="A6"/>
        </w:rPr>
        <w:t>Distrib</w:t>
      </w:r>
      <w:proofErr w:type="spellEnd"/>
      <w:r w:rsidRPr="008E2646">
        <w:rPr>
          <w:rFonts w:cs="Times New Roman (Body CS)"/>
          <w:color w:val="A6A6A6" w:themeColor="background1" w:themeShade="A6"/>
        </w:rPr>
        <w:t>/</w:t>
      </w:r>
      <w:proofErr w:type="spellStart"/>
      <w:r w:rsidRPr="008E2646">
        <w:rPr>
          <w:rFonts w:cs="Times New Roman (Body CS)"/>
          <w:color w:val="A6A6A6" w:themeColor="background1" w:themeShade="A6"/>
        </w:rPr>
        <w:t>IEEETestCases</w:t>
      </w:r>
      <w:proofErr w:type="spellEnd"/>
    </w:p>
    <w:p w14:paraId="66AACE88" w14:textId="77777777" w:rsidR="00120312" w:rsidRDefault="00120312" w:rsidP="007F4E75">
      <w:pPr>
        <w:pStyle w:val="Code"/>
      </w:pPr>
      <w:proofErr w:type="spellStart"/>
      <w:r w:rsidRPr="008E2646">
        <w:rPr>
          <w:rFonts w:cs="Times New Roman (Body CS)"/>
          <w:color w:val="A6A6A6" w:themeColor="background1" w:themeShade="A6"/>
        </w:rPr>
        <w:t>svn</w:t>
      </w:r>
      <w:proofErr w:type="spellEnd"/>
      <w:r w:rsidRPr="008E2646">
        <w:rPr>
          <w:rFonts w:cs="Times New Roman (Body CS)"/>
          <w:color w:val="A6A6A6" w:themeColor="background1" w:themeShade="A6"/>
        </w:rPr>
        <w:t xml:space="preserve"> update --set-depth infinity </w:t>
      </w:r>
      <w:proofErr w:type="spellStart"/>
      <w:r w:rsidRPr="008E2646">
        <w:rPr>
          <w:rFonts w:cs="Times New Roman (Body CS)"/>
          <w:color w:val="A6A6A6" w:themeColor="background1" w:themeShade="A6"/>
        </w:rPr>
        <w:t>Distrib</w:t>
      </w:r>
      <w:proofErr w:type="spellEnd"/>
      <w:r w:rsidRPr="008E2646">
        <w:rPr>
          <w:rFonts w:cs="Times New Roman (Body CS)"/>
          <w:color w:val="A6A6A6" w:themeColor="background1" w:themeShade="A6"/>
        </w:rPr>
        <w:t>/Examples</w:t>
      </w:r>
    </w:p>
    <w:p w14:paraId="41C213A5"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Common</w:t>
      </w:r>
    </w:p>
    <w:p w14:paraId="4D786B6B"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CMD</w:t>
      </w:r>
    </w:p>
    <w:p w14:paraId="1FBDD6D8" w14:textId="77777777" w:rsidR="00120312" w:rsidRPr="008E2646" w:rsidRDefault="00120312" w:rsidP="007F4E75">
      <w:pPr>
        <w:pStyle w:val="Code"/>
        <w:rPr>
          <w:rFonts w:cs="Times New Roman (Body CS)"/>
          <w:color w:val="A6A6A6" w:themeColor="background1" w:themeShade="A6"/>
        </w:rPr>
      </w:pPr>
      <w:proofErr w:type="spellStart"/>
      <w:r w:rsidRPr="008E2646">
        <w:rPr>
          <w:rFonts w:cs="Times New Roman (Body CS)"/>
          <w:color w:val="A6A6A6" w:themeColor="background1" w:themeShade="A6"/>
        </w:rPr>
        <w:t>svn</w:t>
      </w:r>
      <w:proofErr w:type="spellEnd"/>
      <w:r w:rsidRPr="008E2646">
        <w:rPr>
          <w:rFonts w:cs="Times New Roman (Body CS)"/>
          <w:color w:val="A6A6A6" w:themeColor="background1" w:themeShade="A6"/>
        </w:rPr>
        <w:t xml:space="preserve"> update --set-depth infinity Source/DDLL</w:t>
      </w:r>
    </w:p>
    <w:p w14:paraId="50E7D052"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Controls</w:t>
      </w:r>
    </w:p>
    <w:p w14:paraId="682FA7F0"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Executive</w:t>
      </w:r>
    </w:p>
    <w:p w14:paraId="074A8D57"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w:t>
      </w:r>
      <w:proofErr w:type="spellStart"/>
      <w:r w:rsidRPr="007F4E75">
        <w:rPr>
          <w:b/>
          <w:bCs/>
        </w:rPr>
        <w:t>epiktimer</w:t>
      </w:r>
      <w:proofErr w:type="spellEnd"/>
    </w:p>
    <w:p w14:paraId="521CEC57"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General</w:t>
      </w:r>
    </w:p>
    <w:p w14:paraId="3AA3A61D" w14:textId="77777777" w:rsidR="00120312" w:rsidRPr="008E2646" w:rsidRDefault="00120312" w:rsidP="007F4E75">
      <w:pPr>
        <w:pStyle w:val="Code"/>
        <w:rPr>
          <w:bCs/>
          <w:color w:val="BFBFBF" w:themeColor="background1" w:themeShade="BF"/>
        </w:rPr>
      </w:pPr>
      <w:proofErr w:type="spellStart"/>
      <w:r w:rsidRPr="008E2646">
        <w:rPr>
          <w:bCs/>
          <w:color w:val="BFBFBF" w:themeColor="background1" w:themeShade="BF"/>
        </w:rPr>
        <w:t>svn</w:t>
      </w:r>
      <w:proofErr w:type="spellEnd"/>
      <w:r w:rsidRPr="008E2646">
        <w:rPr>
          <w:bCs/>
          <w:color w:val="BFBFBF" w:themeColor="background1" w:themeShade="BF"/>
        </w:rPr>
        <w:t xml:space="preserve"> update --set-depth infinity Source/</w:t>
      </w:r>
      <w:proofErr w:type="spellStart"/>
      <w:r w:rsidRPr="008E2646">
        <w:rPr>
          <w:bCs/>
          <w:color w:val="BFBFBF" w:themeColor="background1" w:themeShade="BF"/>
        </w:rPr>
        <w:t>generics.collections</w:t>
      </w:r>
      <w:proofErr w:type="spellEnd"/>
    </w:p>
    <w:p w14:paraId="33287E94"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Meters</w:t>
      </w:r>
    </w:p>
    <w:p w14:paraId="338CB7A7"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Shared</w:t>
      </w:r>
    </w:p>
    <w:p w14:paraId="386E4AE0"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Parser</w:t>
      </w:r>
    </w:p>
    <w:p w14:paraId="7A3B389B"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w:t>
      </w:r>
      <w:proofErr w:type="spellStart"/>
      <w:r w:rsidRPr="007F4E75">
        <w:rPr>
          <w:b/>
          <w:bCs/>
        </w:rPr>
        <w:t>PCElements</w:t>
      </w:r>
      <w:proofErr w:type="spellEnd"/>
    </w:p>
    <w:p w14:paraId="61133AC7" w14:textId="3EB1086F"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w:t>
      </w:r>
      <w:proofErr w:type="spellStart"/>
      <w:r w:rsidRPr="007F4E75">
        <w:rPr>
          <w:b/>
          <w:bCs/>
        </w:rPr>
        <w:t>PDElements</w:t>
      </w:r>
      <w:proofErr w:type="spellEnd"/>
    </w:p>
    <w:p w14:paraId="52564B8E" w14:textId="2B36BFD1" w:rsidR="00EB6C4E" w:rsidRDefault="00262AD6" w:rsidP="00EB6C4E">
      <w:pPr>
        <w:pStyle w:val="Heading2"/>
      </w:pPr>
      <w:bookmarkStart w:id="8" w:name="_Ref9511328"/>
      <w:bookmarkStart w:id="9" w:name="_Toc60868842"/>
      <w:r>
        <w:t>Linux and Mac OS X Builds</w:t>
      </w:r>
      <w:bookmarkEnd w:id="8"/>
      <w:bookmarkEnd w:id="9"/>
    </w:p>
    <w:p w14:paraId="208BD075" w14:textId="0C3DA822" w:rsidR="00A968FD" w:rsidRDefault="00B20C2A" w:rsidP="00415852">
      <w:r>
        <w:t xml:space="preserve">Build </w:t>
      </w:r>
      <w:proofErr w:type="spellStart"/>
      <w:r>
        <w:t>libzmq</w:t>
      </w:r>
      <w:proofErr w:type="spellEnd"/>
      <w:r>
        <w:t xml:space="preserve"> for FNCS and HELICS</w:t>
      </w:r>
      <w:r w:rsidR="00197534">
        <w:t>:</w:t>
      </w:r>
    </w:p>
    <w:p w14:paraId="3467E390" w14:textId="499798C7" w:rsidR="00581418" w:rsidRPr="00C7360F" w:rsidRDefault="00581418" w:rsidP="00C7360F">
      <w:pPr>
        <w:pStyle w:val="Code"/>
      </w:pPr>
      <w:r w:rsidRPr="00C7360F">
        <w:t>cd ~/</w:t>
      </w:r>
      <w:proofErr w:type="spellStart"/>
      <w:r w:rsidRPr="00C7360F">
        <w:t>src</w:t>
      </w:r>
      <w:proofErr w:type="spellEnd"/>
      <w:r w:rsidRPr="00C7360F">
        <w:t>/</w:t>
      </w:r>
      <w:proofErr w:type="spellStart"/>
      <w:r w:rsidRPr="00C7360F">
        <w:t>l</w:t>
      </w:r>
      <w:r w:rsidR="00BD47EF" w:rsidRPr="00C7360F">
        <w:t>ibzmq</w:t>
      </w:r>
      <w:proofErr w:type="spellEnd"/>
    </w:p>
    <w:p w14:paraId="57CCEDF2" w14:textId="1EDEEC88" w:rsidR="00C7360F" w:rsidRPr="00C7360F" w:rsidRDefault="00C7360F" w:rsidP="00C7360F">
      <w:pPr>
        <w:pStyle w:val="Code"/>
      </w:pPr>
      <w:proofErr w:type="spellStart"/>
      <w:r w:rsidRPr="00C7360F">
        <w:t>mkdir</w:t>
      </w:r>
      <w:proofErr w:type="spellEnd"/>
      <w:r w:rsidRPr="00C7360F">
        <w:t xml:space="preserve"> build</w:t>
      </w:r>
    </w:p>
    <w:p w14:paraId="6924D7D9" w14:textId="6308B7A5" w:rsidR="00C7360F" w:rsidRPr="00C7360F" w:rsidRDefault="00C7360F" w:rsidP="00C7360F">
      <w:pPr>
        <w:pStyle w:val="Code"/>
      </w:pPr>
      <w:r w:rsidRPr="00C7360F">
        <w:t>cd build</w:t>
      </w:r>
    </w:p>
    <w:p w14:paraId="0BD79E47" w14:textId="78CA2FA6" w:rsidR="00C7360F" w:rsidRPr="00C7360F" w:rsidRDefault="00C7360F" w:rsidP="00C7360F">
      <w:pPr>
        <w:pStyle w:val="Code"/>
      </w:pPr>
      <w:proofErr w:type="spellStart"/>
      <w:r w:rsidRPr="00C7360F">
        <w:t>cmake</w:t>
      </w:r>
      <w:proofErr w:type="spellEnd"/>
      <w:r w:rsidRPr="00C7360F">
        <w:t xml:space="preserve"> -DBUILD_STATIC=OFF -DBUILD_SHARED=ON -DZMQ_BUILD_TESTS=O</w:t>
      </w:r>
      <w:r w:rsidR="00EA1C7E">
        <w:t>FF</w:t>
      </w:r>
      <w:r w:rsidRPr="00C7360F">
        <w:t xml:space="preserve"> -DCMAKE_BUILD_TYPE=Release</w:t>
      </w:r>
      <w:proofErr w:type="gramStart"/>
      <w:r w:rsidRPr="00C7360F">
        <w:t xml:space="preserve"> ..</w:t>
      </w:r>
      <w:proofErr w:type="gramEnd"/>
    </w:p>
    <w:p w14:paraId="69DFCBBA" w14:textId="6CA76163" w:rsidR="00C7360F" w:rsidRPr="00C7360F" w:rsidRDefault="00C7360F" w:rsidP="00C7360F">
      <w:pPr>
        <w:pStyle w:val="Code"/>
      </w:pPr>
      <w:r w:rsidRPr="00C7360F">
        <w:t>make</w:t>
      </w:r>
    </w:p>
    <w:p w14:paraId="478F5236" w14:textId="088DD9CD" w:rsidR="00581418" w:rsidRPr="00C7360F" w:rsidRDefault="00C7360F" w:rsidP="00C7360F">
      <w:pPr>
        <w:pStyle w:val="Code"/>
      </w:pPr>
      <w:proofErr w:type="spellStart"/>
      <w:r w:rsidRPr="00C7360F">
        <w:t>sudo</w:t>
      </w:r>
      <w:proofErr w:type="spellEnd"/>
      <w:r w:rsidRPr="00C7360F">
        <w:t xml:space="preserve"> make install</w:t>
      </w:r>
    </w:p>
    <w:p w14:paraId="447E32B8" w14:textId="5054B7C6" w:rsidR="00B20C2A" w:rsidRDefault="00B20C2A" w:rsidP="007F4E75">
      <w:pPr>
        <w:spacing w:before="120"/>
      </w:pPr>
      <w:r>
        <w:t xml:space="preserve">Build </w:t>
      </w:r>
      <w:proofErr w:type="spellStart"/>
      <w:r>
        <w:t>czmq</w:t>
      </w:r>
      <w:proofErr w:type="spellEnd"/>
      <w:r>
        <w:t xml:space="preserve"> for FNCS:</w:t>
      </w:r>
    </w:p>
    <w:p w14:paraId="70AB8F38" w14:textId="4CAC7454" w:rsidR="00C7360F" w:rsidRDefault="00C7360F" w:rsidP="00C7360F">
      <w:pPr>
        <w:pStyle w:val="Code"/>
      </w:pPr>
      <w:r>
        <w:t>cd ~/</w:t>
      </w:r>
      <w:proofErr w:type="spellStart"/>
      <w:r>
        <w:t>src</w:t>
      </w:r>
      <w:proofErr w:type="spellEnd"/>
      <w:r>
        <w:t>/</w:t>
      </w:r>
      <w:proofErr w:type="spellStart"/>
      <w:r>
        <w:t>c</w:t>
      </w:r>
      <w:r>
        <w:t>zmq</w:t>
      </w:r>
      <w:proofErr w:type="spellEnd"/>
    </w:p>
    <w:p w14:paraId="00A23DC6" w14:textId="77777777" w:rsidR="00C7360F" w:rsidRDefault="00C7360F" w:rsidP="00C7360F">
      <w:pPr>
        <w:pStyle w:val="Code"/>
      </w:pPr>
      <w:proofErr w:type="spellStart"/>
      <w:r>
        <w:t>mkdir</w:t>
      </w:r>
      <w:proofErr w:type="spellEnd"/>
      <w:r>
        <w:t xml:space="preserve"> build</w:t>
      </w:r>
    </w:p>
    <w:p w14:paraId="6B289418" w14:textId="77777777" w:rsidR="00C7360F" w:rsidRDefault="00C7360F" w:rsidP="00C7360F">
      <w:pPr>
        <w:pStyle w:val="Code"/>
      </w:pPr>
      <w:r>
        <w:t>cd build</w:t>
      </w:r>
    </w:p>
    <w:p w14:paraId="5D1B056A" w14:textId="3BE551BB" w:rsidR="00C7360F" w:rsidRDefault="00C7360F" w:rsidP="00C7360F">
      <w:pPr>
        <w:pStyle w:val="Code"/>
      </w:pPr>
      <w:proofErr w:type="spellStart"/>
      <w:r>
        <w:lastRenderedPageBreak/>
        <w:t>cmake</w:t>
      </w:r>
      <w:proofErr w:type="spellEnd"/>
      <w:r>
        <w:t xml:space="preserve"> -DCZMQ_BUILD_SHARED=ON -DCZMQ_BUILD_STATIC=OFF -DCMAKE_BUILD_TYPE=Release</w:t>
      </w:r>
      <w:proofErr w:type="gramStart"/>
      <w:r>
        <w:t xml:space="preserve"> ..</w:t>
      </w:r>
      <w:proofErr w:type="gramEnd"/>
    </w:p>
    <w:p w14:paraId="3EA85F29" w14:textId="6F357EF7" w:rsidR="00C7360F" w:rsidRDefault="00C7360F" w:rsidP="00C7360F">
      <w:pPr>
        <w:pStyle w:val="Code"/>
      </w:pPr>
      <w:r>
        <w:t>make</w:t>
      </w:r>
    </w:p>
    <w:p w14:paraId="7254AF1B" w14:textId="089F3667" w:rsidR="00C7360F" w:rsidRDefault="00C7360F" w:rsidP="00C7360F">
      <w:pPr>
        <w:pStyle w:val="Code"/>
      </w:pPr>
      <w:proofErr w:type="spellStart"/>
      <w:r>
        <w:t>sudo</w:t>
      </w:r>
      <w:proofErr w:type="spellEnd"/>
      <w:r>
        <w:t xml:space="preserve"> make install</w:t>
      </w:r>
    </w:p>
    <w:p w14:paraId="507251E0" w14:textId="76D85286" w:rsidR="00B20C2A" w:rsidRDefault="00B20C2A" w:rsidP="007F4E75">
      <w:pPr>
        <w:spacing w:before="120"/>
      </w:pPr>
      <w:r>
        <w:t>Build FNCS:</w:t>
      </w:r>
    </w:p>
    <w:p w14:paraId="18AB20BE" w14:textId="77777777" w:rsidR="00570355" w:rsidRDefault="00570355" w:rsidP="00C7360F">
      <w:pPr>
        <w:pStyle w:val="Code"/>
      </w:pPr>
      <w:r>
        <w:t>cd ~/</w:t>
      </w:r>
      <w:proofErr w:type="spellStart"/>
      <w:r>
        <w:t>src</w:t>
      </w:r>
      <w:proofErr w:type="spellEnd"/>
      <w:r>
        <w:t>/</w:t>
      </w:r>
      <w:proofErr w:type="spellStart"/>
      <w:r>
        <w:t>fncs</w:t>
      </w:r>
      <w:proofErr w:type="spellEnd"/>
    </w:p>
    <w:p w14:paraId="7813EA2B" w14:textId="77777777" w:rsidR="00570355" w:rsidRDefault="00570355" w:rsidP="00C7360F">
      <w:pPr>
        <w:pStyle w:val="Code"/>
      </w:pPr>
      <w:proofErr w:type="spellStart"/>
      <w:r>
        <w:t>autoreconf</w:t>
      </w:r>
      <w:proofErr w:type="spellEnd"/>
      <w:r>
        <w:t xml:space="preserve"> -if</w:t>
      </w:r>
    </w:p>
    <w:p w14:paraId="2F0B68F6" w14:textId="4F3C21C7" w:rsidR="00570355" w:rsidRDefault="00570355" w:rsidP="00C7360F">
      <w:pPr>
        <w:pStyle w:val="Code"/>
      </w:pPr>
      <w:r>
        <w:t>./configure 'CXXFLAGS=-w -O2' 'CFLAGS=-w -O2'</w:t>
      </w:r>
    </w:p>
    <w:p w14:paraId="4DE60A23" w14:textId="77777777" w:rsidR="00570355" w:rsidRDefault="00570355" w:rsidP="00C7360F">
      <w:pPr>
        <w:pStyle w:val="Code"/>
      </w:pPr>
      <w:r>
        <w:t>make</w:t>
      </w:r>
    </w:p>
    <w:p w14:paraId="63E2D0A5" w14:textId="0D1FBD1B" w:rsidR="00570355" w:rsidRDefault="00570355" w:rsidP="00C7360F">
      <w:pPr>
        <w:pStyle w:val="Code"/>
      </w:pPr>
      <w:proofErr w:type="spellStart"/>
      <w:r>
        <w:t>sudo</w:t>
      </w:r>
      <w:proofErr w:type="spellEnd"/>
      <w:r>
        <w:t xml:space="preserve"> make install</w:t>
      </w:r>
    </w:p>
    <w:p w14:paraId="292C6C14" w14:textId="543702B7" w:rsidR="00B20C2A" w:rsidRDefault="00B20C2A" w:rsidP="007F4E75">
      <w:pPr>
        <w:spacing w:before="120"/>
      </w:pPr>
      <w:r>
        <w:t>Build HELICS:</w:t>
      </w:r>
    </w:p>
    <w:p w14:paraId="13CB0778" w14:textId="77777777" w:rsidR="00C74FD1" w:rsidRDefault="00C74FD1" w:rsidP="00C7360F">
      <w:pPr>
        <w:pStyle w:val="Code"/>
      </w:pPr>
      <w:r>
        <w:t>cd ~/</w:t>
      </w:r>
      <w:proofErr w:type="spellStart"/>
      <w:r>
        <w:t>src</w:t>
      </w:r>
      <w:proofErr w:type="spellEnd"/>
      <w:r>
        <w:t>/HELICS-</w:t>
      </w:r>
      <w:proofErr w:type="spellStart"/>
      <w:r>
        <w:t>src</w:t>
      </w:r>
      <w:proofErr w:type="spellEnd"/>
    </w:p>
    <w:p w14:paraId="6EEA338C" w14:textId="77777777" w:rsidR="00C74FD1" w:rsidRDefault="00C74FD1" w:rsidP="00C7360F">
      <w:pPr>
        <w:pStyle w:val="Code"/>
      </w:pPr>
      <w:proofErr w:type="spellStart"/>
      <w:r>
        <w:t>mkdir</w:t>
      </w:r>
      <w:proofErr w:type="spellEnd"/>
      <w:r>
        <w:t xml:space="preserve"> build</w:t>
      </w:r>
    </w:p>
    <w:p w14:paraId="29C88177" w14:textId="77777777" w:rsidR="00C74FD1" w:rsidRDefault="00C74FD1" w:rsidP="00C7360F">
      <w:pPr>
        <w:pStyle w:val="Code"/>
      </w:pPr>
      <w:r>
        <w:t>cd build</w:t>
      </w:r>
    </w:p>
    <w:p w14:paraId="13C82E2F" w14:textId="504EDFFC" w:rsidR="00C74FD1" w:rsidRDefault="00C74FD1" w:rsidP="00C7360F">
      <w:pPr>
        <w:pStyle w:val="Code"/>
      </w:pPr>
      <w:proofErr w:type="spellStart"/>
      <w:r>
        <w:t>cmake</w:t>
      </w:r>
      <w:proofErr w:type="spellEnd"/>
      <w:r>
        <w:t xml:space="preserve"> -DBUILD_SHARED_LIBS=ON -DHELICS_DISABLE_BOOST=ON -DCMAKE_BUILD_TYPE=Release</w:t>
      </w:r>
      <w:proofErr w:type="gramStart"/>
      <w:r>
        <w:t xml:space="preserve"> ..</w:t>
      </w:r>
      <w:proofErr w:type="gramEnd"/>
    </w:p>
    <w:p w14:paraId="05CEDDF0" w14:textId="77777777" w:rsidR="00C74FD1" w:rsidRDefault="00C74FD1" w:rsidP="00C7360F">
      <w:pPr>
        <w:pStyle w:val="Code"/>
      </w:pPr>
      <w:r>
        <w:t>git submodule update --</w:t>
      </w:r>
      <w:proofErr w:type="spellStart"/>
      <w:r>
        <w:t>init</w:t>
      </w:r>
      <w:proofErr w:type="spellEnd"/>
    </w:p>
    <w:p w14:paraId="6C24FD7A" w14:textId="77777777" w:rsidR="00C74FD1" w:rsidRDefault="00C74FD1" w:rsidP="00C7360F">
      <w:pPr>
        <w:pStyle w:val="Code"/>
      </w:pPr>
      <w:r>
        <w:t>make -j4</w:t>
      </w:r>
    </w:p>
    <w:p w14:paraId="5D701BF7" w14:textId="621D2CFC" w:rsidR="00C74FD1" w:rsidRDefault="00C74FD1" w:rsidP="00C7360F">
      <w:pPr>
        <w:pStyle w:val="Code"/>
      </w:pPr>
      <w:proofErr w:type="spellStart"/>
      <w:r>
        <w:t>sudo</w:t>
      </w:r>
      <w:proofErr w:type="spellEnd"/>
      <w:r>
        <w:t xml:space="preserve"> make install</w:t>
      </w:r>
    </w:p>
    <w:p w14:paraId="782E7AD5" w14:textId="4149B127" w:rsidR="00B20C2A" w:rsidRDefault="00B20C2A" w:rsidP="007F4E75">
      <w:pPr>
        <w:spacing w:before="120"/>
      </w:pPr>
      <w:r>
        <w:t xml:space="preserve">Build </w:t>
      </w:r>
      <w:proofErr w:type="spellStart"/>
      <w:r>
        <w:t>linenoise</w:t>
      </w:r>
      <w:proofErr w:type="spellEnd"/>
      <w:r>
        <w:t xml:space="preserve">-ng for </w:t>
      </w:r>
      <w:proofErr w:type="spellStart"/>
      <w:r>
        <w:t>OpenDSSCmd</w:t>
      </w:r>
      <w:proofErr w:type="spellEnd"/>
      <w:r>
        <w:t>:</w:t>
      </w:r>
    </w:p>
    <w:p w14:paraId="61E65568" w14:textId="5BD21301" w:rsidR="00221500" w:rsidRDefault="00221500" w:rsidP="00C7360F">
      <w:pPr>
        <w:pStyle w:val="Code"/>
      </w:pPr>
      <w:r>
        <w:t>cd ~/</w:t>
      </w:r>
      <w:proofErr w:type="spellStart"/>
      <w:r>
        <w:t>src</w:t>
      </w:r>
      <w:proofErr w:type="spellEnd"/>
      <w:r>
        <w:t>/</w:t>
      </w:r>
      <w:proofErr w:type="spellStart"/>
      <w:r>
        <w:t>linenoise</w:t>
      </w:r>
      <w:proofErr w:type="spellEnd"/>
      <w:r>
        <w:t>-ng</w:t>
      </w:r>
    </w:p>
    <w:p w14:paraId="252FF750" w14:textId="7EB612CB" w:rsidR="00570355" w:rsidRDefault="00570355" w:rsidP="00C7360F">
      <w:pPr>
        <w:pStyle w:val="Code"/>
      </w:pPr>
      <w:proofErr w:type="spellStart"/>
      <w:r>
        <w:t>mkdir</w:t>
      </w:r>
      <w:proofErr w:type="spellEnd"/>
      <w:r>
        <w:t xml:space="preserve"> build</w:t>
      </w:r>
    </w:p>
    <w:p w14:paraId="29FBF07B" w14:textId="7F224CDA" w:rsidR="00570355" w:rsidRDefault="00570355" w:rsidP="00C7360F">
      <w:pPr>
        <w:pStyle w:val="Code"/>
      </w:pPr>
      <w:r>
        <w:t>cd build</w:t>
      </w:r>
    </w:p>
    <w:p w14:paraId="5C674E85" w14:textId="61EB3138" w:rsidR="00221500" w:rsidRDefault="00570355" w:rsidP="00C7360F">
      <w:pPr>
        <w:pStyle w:val="Code"/>
      </w:pPr>
      <w:proofErr w:type="spellStart"/>
      <w:r w:rsidRPr="00570355">
        <w:t>cmake</w:t>
      </w:r>
      <w:proofErr w:type="spellEnd"/>
      <w:r w:rsidRPr="00570355">
        <w:t xml:space="preserve"> -DCMAKE_BUILD_TYPE=Release</w:t>
      </w:r>
      <w:proofErr w:type="gramStart"/>
      <w:r w:rsidRPr="00570355">
        <w:t xml:space="preserve"> ..</w:t>
      </w:r>
      <w:proofErr w:type="gramEnd"/>
    </w:p>
    <w:p w14:paraId="16CC0C16" w14:textId="7E850723" w:rsidR="00570355" w:rsidRDefault="00570355" w:rsidP="00C7360F">
      <w:pPr>
        <w:pStyle w:val="Code"/>
      </w:pPr>
      <w:r>
        <w:t>make</w:t>
      </w:r>
    </w:p>
    <w:p w14:paraId="506FD3CF" w14:textId="5E212B82" w:rsidR="00BF4309" w:rsidRDefault="00266F3C" w:rsidP="00C7360F">
      <w:pPr>
        <w:pStyle w:val="Code"/>
      </w:pPr>
      <w:proofErr w:type="spellStart"/>
      <w:r>
        <w:t>sudo</w:t>
      </w:r>
      <w:proofErr w:type="spellEnd"/>
      <w:r>
        <w:t xml:space="preserve"> </w:t>
      </w:r>
      <w:r w:rsidR="00BF4309">
        <w:t>make install</w:t>
      </w:r>
    </w:p>
    <w:p w14:paraId="431E053A" w14:textId="04871BEE" w:rsidR="00B20C2A" w:rsidRDefault="00B20C2A" w:rsidP="007F4E75">
      <w:pPr>
        <w:spacing w:before="120"/>
      </w:pPr>
      <w:r>
        <w:t xml:space="preserve">Build </w:t>
      </w:r>
      <w:proofErr w:type="spellStart"/>
      <w:r>
        <w:t>KLUSolve</w:t>
      </w:r>
      <w:proofErr w:type="spellEnd"/>
      <w:r>
        <w:t xml:space="preserve"> for </w:t>
      </w:r>
      <w:proofErr w:type="spellStart"/>
      <w:r>
        <w:t>OpenDSSCmd</w:t>
      </w:r>
      <w:proofErr w:type="spellEnd"/>
      <w:r>
        <w:t>:</w:t>
      </w:r>
    </w:p>
    <w:p w14:paraId="1A5825B8" w14:textId="732E87EB" w:rsidR="00954D8D" w:rsidRDefault="00954D8D" w:rsidP="00C7360F">
      <w:pPr>
        <w:pStyle w:val="Code"/>
      </w:pPr>
      <w:r>
        <w:t xml:space="preserve">cd </w:t>
      </w:r>
      <w:r>
        <w:t>~/</w:t>
      </w:r>
      <w:proofErr w:type="spellStart"/>
      <w:r>
        <w:t>src</w:t>
      </w:r>
      <w:proofErr w:type="spellEnd"/>
      <w:r>
        <w:t>/</w:t>
      </w:r>
      <w:proofErr w:type="spellStart"/>
      <w:r>
        <w:t>KLUSolve</w:t>
      </w:r>
      <w:proofErr w:type="spellEnd"/>
    </w:p>
    <w:p w14:paraId="42ABC003" w14:textId="2697FD94" w:rsidR="00954D8D" w:rsidRDefault="00954D8D" w:rsidP="00C7360F">
      <w:pPr>
        <w:pStyle w:val="Code"/>
      </w:pPr>
      <w:proofErr w:type="spellStart"/>
      <w:r>
        <w:t>m</w:t>
      </w:r>
      <w:r>
        <w:t>kdir</w:t>
      </w:r>
      <w:proofErr w:type="spellEnd"/>
      <w:r>
        <w:t xml:space="preserve"> build</w:t>
      </w:r>
    </w:p>
    <w:p w14:paraId="51F20775" w14:textId="77777777" w:rsidR="00954D8D" w:rsidRDefault="00954D8D" w:rsidP="00C7360F">
      <w:pPr>
        <w:pStyle w:val="Code"/>
      </w:pPr>
      <w:r>
        <w:t>cd build</w:t>
      </w:r>
    </w:p>
    <w:p w14:paraId="4D150193" w14:textId="194C6448" w:rsidR="00954D8D" w:rsidRDefault="00954D8D" w:rsidP="00C7360F">
      <w:pPr>
        <w:pStyle w:val="Code"/>
      </w:pPr>
      <w:proofErr w:type="spellStart"/>
      <w:r w:rsidRPr="00954D8D">
        <w:t>cmake</w:t>
      </w:r>
      <w:proofErr w:type="spellEnd"/>
      <w:r w:rsidRPr="00954D8D">
        <w:t xml:space="preserve"> -DCMAKE_BUILD_TYPE=Release</w:t>
      </w:r>
      <w:proofErr w:type="gramStart"/>
      <w:r w:rsidRPr="00954D8D">
        <w:t xml:space="preserve"> ..</w:t>
      </w:r>
      <w:proofErr w:type="gramEnd"/>
    </w:p>
    <w:p w14:paraId="69688D72" w14:textId="4F1279A0" w:rsidR="00954D8D" w:rsidRDefault="00954D8D" w:rsidP="00C7360F">
      <w:pPr>
        <w:pStyle w:val="Code"/>
      </w:pPr>
      <w:r>
        <w:t>make</w:t>
      </w:r>
    </w:p>
    <w:p w14:paraId="4E47375A" w14:textId="25F40F26" w:rsidR="00EB4505" w:rsidRDefault="00954D8D" w:rsidP="00C7360F">
      <w:pPr>
        <w:pStyle w:val="Code"/>
      </w:pPr>
      <w:r>
        <w:t>make install</w:t>
      </w:r>
    </w:p>
    <w:p w14:paraId="5507288F" w14:textId="77FD2E35" w:rsidR="00BF4309" w:rsidRDefault="00BF4309" w:rsidP="00BF4309">
      <w:pPr>
        <w:spacing w:before="120"/>
      </w:pPr>
      <w:r>
        <w:t>Setup Libraries (Linux):</w:t>
      </w:r>
    </w:p>
    <w:p w14:paraId="46E2A4E9" w14:textId="09CD3BE9" w:rsidR="00BF4309" w:rsidRDefault="00BF4309" w:rsidP="00BF4309">
      <w:pPr>
        <w:pStyle w:val="Code"/>
      </w:pPr>
      <w:proofErr w:type="spellStart"/>
      <w:r>
        <w:t>sudo</w:t>
      </w:r>
      <w:proofErr w:type="spellEnd"/>
      <w:r>
        <w:t xml:space="preserve"> </w:t>
      </w:r>
      <w:r w:rsidRPr="00BF4309">
        <w:t xml:space="preserve">cp </w:t>
      </w:r>
      <w:r>
        <w:t>~/src/KLUSolve/</w:t>
      </w:r>
      <w:r w:rsidRPr="00BF4309">
        <w:t>Lib/libklusolve.so /</w:t>
      </w:r>
      <w:proofErr w:type="spellStart"/>
      <w:r w:rsidRPr="00BF4309">
        <w:t>usr</w:t>
      </w:r>
      <w:proofErr w:type="spellEnd"/>
      <w:r w:rsidRPr="00BF4309">
        <w:t>/local/lib</w:t>
      </w:r>
    </w:p>
    <w:p w14:paraId="6C49E018" w14:textId="7518E075" w:rsidR="00593A92" w:rsidRPr="00593A92" w:rsidRDefault="00593A92" w:rsidP="00593A92">
      <w:pPr>
        <w:pStyle w:val="Code"/>
        <w:rPr>
          <w:rFonts w:asciiTheme="minorHAnsi" w:hAnsiTheme="minorHAnsi"/>
          <w:sz w:val="22"/>
          <w:szCs w:val="22"/>
        </w:rPr>
      </w:pPr>
      <w:r>
        <w:rPr>
          <w:rFonts w:asciiTheme="minorHAnsi" w:hAnsiTheme="minorHAnsi"/>
          <w:sz w:val="22"/>
          <w:szCs w:val="22"/>
        </w:rPr>
        <w:t>You may need to add /</w:t>
      </w:r>
      <w:proofErr w:type="spellStart"/>
      <w:r>
        <w:rPr>
          <w:rFonts w:asciiTheme="minorHAnsi" w:hAnsiTheme="minorHAnsi"/>
          <w:sz w:val="22"/>
          <w:szCs w:val="22"/>
        </w:rPr>
        <w:t>usr</w:t>
      </w:r>
      <w:proofErr w:type="spellEnd"/>
      <w:r>
        <w:rPr>
          <w:rFonts w:asciiTheme="minorHAnsi" w:hAnsiTheme="minorHAnsi"/>
          <w:sz w:val="22"/>
          <w:szCs w:val="22"/>
        </w:rPr>
        <w:t xml:space="preserve">/local/lib to the path for shared libraries (*.so).  If that’s the case, add a file called </w:t>
      </w:r>
      <w:proofErr w:type="spellStart"/>
      <w:r>
        <w:rPr>
          <w:rFonts w:asciiTheme="minorHAnsi" w:hAnsiTheme="minorHAnsi"/>
          <w:i/>
          <w:iCs/>
          <w:sz w:val="22"/>
          <w:szCs w:val="22"/>
        </w:rPr>
        <w:t>opendsscmd.conf</w:t>
      </w:r>
      <w:proofErr w:type="spellEnd"/>
      <w:r>
        <w:rPr>
          <w:rFonts w:asciiTheme="minorHAnsi" w:hAnsiTheme="minorHAnsi"/>
          <w:sz w:val="22"/>
          <w:szCs w:val="22"/>
        </w:rPr>
        <w:t xml:space="preserve"> with contents </w:t>
      </w:r>
      <w:r>
        <w:rPr>
          <w:rFonts w:asciiTheme="minorHAnsi" w:hAnsiTheme="minorHAnsi"/>
          <w:i/>
          <w:iCs/>
          <w:sz w:val="22"/>
          <w:szCs w:val="22"/>
        </w:rPr>
        <w:t>/</w:t>
      </w:r>
      <w:proofErr w:type="spellStart"/>
      <w:r>
        <w:rPr>
          <w:rFonts w:asciiTheme="minorHAnsi" w:hAnsiTheme="minorHAnsi"/>
          <w:i/>
          <w:iCs/>
          <w:sz w:val="22"/>
          <w:szCs w:val="22"/>
        </w:rPr>
        <w:t>usr</w:t>
      </w:r>
      <w:proofErr w:type="spellEnd"/>
      <w:r>
        <w:rPr>
          <w:rFonts w:asciiTheme="minorHAnsi" w:hAnsiTheme="minorHAnsi"/>
          <w:i/>
          <w:iCs/>
          <w:sz w:val="22"/>
          <w:szCs w:val="22"/>
        </w:rPr>
        <w:t>/local</w:t>
      </w:r>
      <w:r w:rsidRPr="00593A92">
        <w:rPr>
          <w:rFonts w:asciiTheme="minorHAnsi" w:hAnsiTheme="minorHAnsi"/>
          <w:sz w:val="22"/>
          <w:szCs w:val="22"/>
        </w:rPr>
        <w:t>/lib</w:t>
      </w:r>
      <w:r>
        <w:rPr>
          <w:rFonts w:asciiTheme="minorHAnsi" w:hAnsiTheme="minorHAnsi"/>
          <w:sz w:val="22"/>
          <w:szCs w:val="22"/>
        </w:rPr>
        <w:t xml:space="preserve"> </w:t>
      </w:r>
      <w:r w:rsidRPr="00593A92">
        <w:rPr>
          <w:rFonts w:asciiTheme="minorHAnsi" w:hAnsiTheme="minorHAnsi"/>
          <w:sz w:val="22"/>
          <w:szCs w:val="22"/>
        </w:rPr>
        <w:t>to</w:t>
      </w:r>
      <w:r>
        <w:rPr>
          <w:rFonts w:asciiTheme="minorHAnsi" w:hAnsiTheme="minorHAnsi"/>
          <w:sz w:val="22"/>
          <w:szCs w:val="22"/>
        </w:rPr>
        <w:t xml:space="preserve"> the </w:t>
      </w:r>
      <w:r>
        <w:rPr>
          <w:rFonts w:asciiTheme="minorHAnsi" w:hAnsiTheme="minorHAnsi"/>
          <w:i/>
          <w:iCs/>
          <w:sz w:val="22"/>
          <w:szCs w:val="22"/>
        </w:rPr>
        <w:t>/</w:t>
      </w:r>
      <w:proofErr w:type="spellStart"/>
      <w:r>
        <w:rPr>
          <w:rFonts w:asciiTheme="minorHAnsi" w:hAnsiTheme="minorHAnsi"/>
          <w:i/>
          <w:iCs/>
          <w:sz w:val="22"/>
          <w:szCs w:val="22"/>
        </w:rPr>
        <w:t>etc</w:t>
      </w:r>
      <w:proofErr w:type="spellEnd"/>
      <w:r>
        <w:rPr>
          <w:rFonts w:asciiTheme="minorHAnsi" w:hAnsiTheme="minorHAnsi"/>
          <w:i/>
          <w:iCs/>
          <w:sz w:val="22"/>
          <w:szCs w:val="22"/>
        </w:rPr>
        <w:t>/</w:t>
      </w:r>
      <w:proofErr w:type="spellStart"/>
      <w:r>
        <w:rPr>
          <w:rFonts w:asciiTheme="minorHAnsi" w:hAnsiTheme="minorHAnsi"/>
          <w:i/>
          <w:iCs/>
          <w:sz w:val="22"/>
          <w:szCs w:val="22"/>
        </w:rPr>
        <w:t>ld.conf.d</w:t>
      </w:r>
      <w:proofErr w:type="spellEnd"/>
      <w:r>
        <w:rPr>
          <w:rFonts w:asciiTheme="minorHAnsi" w:hAnsiTheme="minorHAnsi"/>
          <w:sz w:val="22"/>
          <w:szCs w:val="22"/>
        </w:rPr>
        <w:t xml:space="preserve"> directory. Either way:</w:t>
      </w:r>
    </w:p>
    <w:p w14:paraId="1AB0DA77" w14:textId="0C0A3B68" w:rsidR="00BF4309" w:rsidRDefault="00BF4309" w:rsidP="00BF4309">
      <w:pPr>
        <w:pStyle w:val="Code"/>
      </w:pPr>
      <w:proofErr w:type="spellStart"/>
      <w:r>
        <w:t>sudo</w:t>
      </w:r>
      <w:proofErr w:type="spellEnd"/>
      <w:r>
        <w:t xml:space="preserve"> </w:t>
      </w:r>
      <w:proofErr w:type="spellStart"/>
      <w:r>
        <w:t>ldconfig</w:t>
      </w:r>
      <w:proofErr w:type="spellEnd"/>
    </w:p>
    <w:p w14:paraId="1B732154" w14:textId="69E56994" w:rsidR="00EA4AD8" w:rsidRPr="00D71072" w:rsidRDefault="00EA4AD8" w:rsidP="00EA4AD8">
      <w:pPr>
        <w:pStyle w:val="Code"/>
        <w:rPr>
          <w:rFonts w:asciiTheme="minorHAnsi" w:hAnsiTheme="minorHAnsi"/>
          <w:strike/>
          <w:sz w:val="22"/>
          <w:szCs w:val="22"/>
        </w:rPr>
      </w:pPr>
      <w:r w:rsidRPr="00D71072">
        <w:rPr>
          <w:rFonts w:asciiTheme="minorHAnsi" w:hAnsiTheme="minorHAnsi"/>
          <w:strike/>
          <w:sz w:val="22"/>
          <w:szCs w:val="22"/>
        </w:rPr>
        <w:t>S</w:t>
      </w:r>
      <w:r w:rsidRPr="00D71072">
        <w:rPr>
          <w:rFonts w:asciiTheme="minorHAnsi" w:hAnsiTheme="minorHAnsi"/>
          <w:strike/>
          <w:sz w:val="22"/>
          <w:szCs w:val="22"/>
        </w:rPr>
        <w:t xml:space="preserve">ymbolic links </w:t>
      </w:r>
      <w:r w:rsidR="003936A3" w:rsidRPr="00D71072">
        <w:rPr>
          <w:rFonts w:asciiTheme="minorHAnsi" w:hAnsiTheme="minorHAnsi"/>
          <w:strike/>
          <w:sz w:val="22"/>
          <w:szCs w:val="22"/>
        </w:rPr>
        <w:t>may be</w:t>
      </w:r>
      <w:r w:rsidRPr="00D71072">
        <w:rPr>
          <w:rFonts w:asciiTheme="minorHAnsi" w:hAnsiTheme="minorHAnsi"/>
          <w:strike/>
          <w:sz w:val="22"/>
          <w:szCs w:val="22"/>
        </w:rPr>
        <w:t xml:space="preserve"> required, based on the contents of /</w:t>
      </w:r>
      <w:proofErr w:type="spellStart"/>
      <w:r w:rsidRPr="00D71072">
        <w:rPr>
          <w:rFonts w:asciiTheme="minorHAnsi" w:hAnsiTheme="minorHAnsi"/>
          <w:strike/>
          <w:sz w:val="22"/>
          <w:szCs w:val="22"/>
        </w:rPr>
        <w:t>usr</w:t>
      </w:r>
      <w:proofErr w:type="spellEnd"/>
      <w:r w:rsidRPr="00D71072">
        <w:rPr>
          <w:rFonts w:asciiTheme="minorHAnsi" w:hAnsiTheme="minorHAnsi"/>
          <w:strike/>
          <w:sz w:val="22"/>
          <w:szCs w:val="22"/>
        </w:rPr>
        <w:t>/lib. For example:</w:t>
      </w:r>
    </w:p>
    <w:p w14:paraId="6DD1F998" w14:textId="77777777" w:rsidR="00EA4AD8" w:rsidRPr="00D71072" w:rsidRDefault="00EA4AD8" w:rsidP="00EA4AD8">
      <w:pPr>
        <w:pStyle w:val="Code"/>
        <w:rPr>
          <w:strike/>
        </w:rPr>
      </w:pPr>
      <w:proofErr w:type="spellStart"/>
      <w:r w:rsidRPr="00D71072">
        <w:rPr>
          <w:strike/>
        </w:rPr>
        <w:t>sudo</w:t>
      </w:r>
      <w:proofErr w:type="spellEnd"/>
      <w:r w:rsidRPr="00D71072">
        <w:rPr>
          <w:strike/>
        </w:rPr>
        <w:t xml:space="preserve"> ln -</w:t>
      </w:r>
      <w:proofErr w:type="spellStart"/>
      <w:r w:rsidRPr="00D71072">
        <w:rPr>
          <w:strike/>
        </w:rPr>
        <w:t>sv</w:t>
      </w:r>
      <w:proofErr w:type="spellEnd"/>
      <w:r w:rsidRPr="00D71072">
        <w:rPr>
          <w:strike/>
        </w:rPr>
        <w:t xml:space="preserve"> /</w:t>
      </w:r>
      <w:proofErr w:type="spellStart"/>
      <w:r w:rsidRPr="00D71072">
        <w:rPr>
          <w:strike/>
        </w:rPr>
        <w:t>usr</w:t>
      </w:r>
      <w:proofErr w:type="spellEnd"/>
      <w:r w:rsidRPr="00D71072">
        <w:rPr>
          <w:strike/>
        </w:rPr>
        <w:t>/lib/x86_64-linux-gnu/</w:t>
      </w:r>
      <w:proofErr w:type="spellStart"/>
      <w:r w:rsidRPr="00D71072">
        <w:rPr>
          <w:strike/>
        </w:rPr>
        <w:t>libstdc</w:t>
      </w:r>
      <w:proofErr w:type="spellEnd"/>
      <w:r w:rsidRPr="00D71072">
        <w:rPr>
          <w:strike/>
        </w:rPr>
        <w:t xml:space="preserve">++.so.6.0.25 </w:t>
      </w:r>
      <w:r w:rsidRPr="00D71072">
        <w:rPr>
          <w:strike/>
        </w:rPr>
        <w:t xml:space="preserve">\ </w:t>
      </w:r>
    </w:p>
    <w:p w14:paraId="2AD258E7" w14:textId="21D57D51" w:rsidR="00EA4AD8" w:rsidRPr="00D71072" w:rsidRDefault="00EA4AD8" w:rsidP="00EA4AD8">
      <w:pPr>
        <w:pStyle w:val="Code"/>
        <w:rPr>
          <w:strike/>
        </w:rPr>
      </w:pPr>
      <w:r w:rsidRPr="00D71072">
        <w:rPr>
          <w:strike/>
        </w:rPr>
        <w:t xml:space="preserve">            </w:t>
      </w:r>
      <w:r w:rsidRPr="00D71072">
        <w:rPr>
          <w:strike/>
        </w:rPr>
        <w:t>/usr/lib/x86_64-linux-gnu/libstdc++.so</w:t>
      </w:r>
    </w:p>
    <w:p w14:paraId="2DC31917" w14:textId="77777777" w:rsidR="00EA4AD8" w:rsidRPr="00D71072" w:rsidRDefault="00EA4AD8" w:rsidP="00EA4AD8">
      <w:pPr>
        <w:pStyle w:val="Code"/>
        <w:rPr>
          <w:strike/>
        </w:rPr>
      </w:pPr>
      <w:proofErr w:type="spellStart"/>
      <w:r w:rsidRPr="00D71072">
        <w:rPr>
          <w:strike/>
        </w:rPr>
        <w:t>sudo</w:t>
      </w:r>
      <w:proofErr w:type="spellEnd"/>
      <w:r w:rsidRPr="00D71072">
        <w:rPr>
          <w:strike/>
        </w:rPr>
        <w:t xml:space="preserve"> ln -</w:t>
      </w:r>
      <w:proofErr w:type="spellStart"/>
      <w:r w:rsidRPr="00D71072">
        <w:rPr>
          <w:strike/>
        </w:rPr>
        <w:t>sv</w:t>
      </w:r>
      <w:proofErr w:type="spellEnd"/>
      <w:r w:rsidRPr="00D71072">
        <w:rPr>
          <w:strike/>
        </w:rPr>
        <w:t xml:space="preserve"> /lib/x86_64-linux-gnu/libgcc_s.so.1 </w:t>
      </w:r>
      <w:r w:rsidRPr="00D71072">
        <w:rPr>
          <w:strike/>
        </w:rPr>
        <w:t>\</w:t>
      </w:r>
    </w:p>
    <w:p w14:paraId="7F95BFE5" w14:textId="7A8765C5" w:rsidR="00EA4AD8" w:rsidRPr="00D71072" w:rsidRDefault="00EA4AD8" w:rsidP="00EA4AD8">
      <w:pPr>
        <w:pStyle w:val="Code"/>
        <w:rPr>
          <w:strike/>
        </w:rPr>
      </w:pPr>
      <w:r w:rsidRPr="00D71072">
        <w:rPr>
          <w:strike/>
        </w:rPr>
        <w:t xml:space="preserve">            </w:t>
      </w:r>
      <w:r w:rsidRPr="00D71072">
        <w:rPr>
          <w:strike/>
        </w:rPr>
        <w:t>/lib/x86_64-linux-gnu/libgcc_s.so</w:t>
      </w:r>
    </w:p>
    <w:p w14:paraId="1B0DF5AC" w14:textId="74655525" w:rsidR="0000302A" w:rsidRPr="0000302A" w:rsidRDefault="0000302A" w:rsidP="00BF4309">
      <w:pPr>
        <w:pStyle w:val="Code"/>
        <w:rPr>
          <w:rFonts w:asciiTheme="minorHAnsi" w:hAnsiTheme="minorHAnsi"/>
          <w:sz w:val="22"/>
          <w:szCs w:val="22"/>
        </w:rPr>
      </w:pPr>
      <w:r>
        <w:rPr>
          <w:rFonts w:asciiTheme="minorHAnsi" w:hAnsiTheme="minorHAnsi"/>
          <w:sz w:val="22"/>
          <w:szCs w:val="22"/>
        </w:rPr>
        <w:t>(then logout and login)</w:t>
      </w:r>
    </w:p>
    <w:p w14:paraId="4441E392" w14:textId="6DCC9D3F" w:rsidR="00BF4309" w:rsidRDefault="00BF4309" w:rsidP="00BF4309">
      <w:pPr>
        <w:spacing w:before="120"/>
      </w:pPr>
      <w:r>
        <w:t>Setup Libraries (Mac OSX):</w:t>
      </w:r>
    </w:p>
    <w:p w14:paraId="51BC8ABC" w14:textId="50FCE8AE" w:rsidR="00BF4309" w:rsidRDefault="00BF4309" w:rsidP="00BF4309">
      <w:pPr>
        <w:pStyle w:val="Code"/>
      </w:pPr>
      <w:proofErr w:type="spellStart"/>
      <w:r>
        <w:t>sudo</w:t>
      </w:r>
      <w:proofErr w:type="spellEnd"/>
      <w:r>
        <w:t xml:space="preserve"> </w:t>
      </w:r>
      <w:r w:rsidRPr="00BF4309">
        <w:t xml:space="preserve">cp </w:t>
      </w:r>
      <w:r>
        <w:t>~/</w:t>
      </w:r>
      <w:proofErr w:type="spellStart"/>
      <w:r>
        <w:t>src</w:t>
      </w:r>
      <w:proofErr w:type="spellEnd"/>
      <w:r>
        <w:t>/</w:t>
      </w:r>
      <w:proofErr w:type="spellStart"/>
      <w:r>
        <w:t>KLUSolve</w:t>
      </w:r>
      <w:proofErr w:type="spellEnd"/>
      <w:r>
        <w:t>/</w:t>
      </w:r>
      <w:r w:rsidRPr="00BF4309">
        <w:t>Lib/</w:t>
      </w:r>
      <w:proofErr w:type="spellStart"/>
      <w:r w:rsidRPr="00BF4309">
        <w:t>libklusolve.</w:t>
      </w:r>
      <w:r>
        <w:t>dylib</w:t>
      </w:r>
      <w:proofErr w:type="spellEnd"/>
      <w:r w:rsidRPr="00BF4309">
        <w:t xml:space="preserve"> /</w:t>
      </w:r>
      <w:proofErr w:type="spellStart"/>
      <w:r w:rsidRPr="00BF4309">
        <w:t>usr</w:t>
      </w:r>
      <w:proofErr w:type="spellEnd"/>
      <w:r w:rsidRPr="00BF4309">
        <w:t>/local/lib</w:t>
      </w:r>
    </w:p>
    <w:p w14:paraId="11772D69" w14:textId="3A5B0158" w:rsidR="0000302A" w:rsidRPr="00A930B7" w:rsidRDefault="0000302A" w:rsidP="0000302A">
      <w:pPr>
        <w:pStyle w:val="Code"/>
        <w:rPr>
          <w:strike/>
        </w:rPr>
      </w:pPr>
      <w:proofErr w:type="spellStart"/>
      <w:r w:rsidRPr="00A930B7">
        <w:rPr>
          <w:strike/>
        </w:rPr>
        <w:t>sudo</w:t>
      </w:r>
      <w:proofErr w:type="spellEnd"/>
      <w:r w:rsidRPr="00A930B7">
        <w:rPr>
          <w:strike/>
        </w:rPr>
        <w:t xml:space="preserve"> cp ~/</w:t>
      </w:r>
      <w:proofErr w:type="spellStart"/>
      <w:r w:rsidRPr="00A930B7">
        <w:rPr>
          <w:strike/>
        </w:rPr>
        <w:t>src</w:t>
      </w:r>
      <w:proofErr w:type="spellEnd"/>
      <w:r w:rsidRPr="00A930B7">
        <w:rPr>
          <w:strike/>
        </w:rPr>
        <w:t>/</w:t>
      </w:r>
      <w:proofErr w:type="spellStart"/>
      <w:r w:rsidRPr="00A930B7">
        <w:rPr>
          <w:strike/>
        </w:rPr>
        <w:t>linenoise</w:t>
      </w:r>
      <w:proofErr w:type="spellEnd"/>
      <w:r w:rsidRPr="00A930B7">
        <w:rPr>
          <w:strike/>
        </w:rPr>
        <w:t>-ng/build/</w:t>
      </w:r>
      <w:proofErr w:type="spellStart"/>
      <w:r w:rsidRPr="00A930B7">
        <w:rPr>
          <w:strike/>
        </w:rPr>
        <w:t>liblinenoise.</w:t>
      </w:r>
      <w:r w:rsidRPr="00A930B7">
        <w:rPr>
          <w:strike/>
        </w:rPr>
        <w:t>dylib</w:t>
      </w:r>
      <w:proofErr w:type="spellEnd"/>
      <w:r w:rsidRPr="00A930B7">
        <w:rPr>
          <w:strike/>
        </w:rPr>
        <w:t xml:space="preserve"> /</w:t>
      </w:r>
      <w:proofErr w:type="spellStart"/>
      <w:r w:rsidRPr="00A930B7">
        <w:rPr>
          <w:strike/>
        </w:rPr>
        <w:t>usr</w:t>
      </w:r>
      <w:proofErr w:type="spellEnd"/>
      <w:r w:rsidRPr="00A930B7">
        <w:rPr>
          <w:strike/>
        </w:rPr>
        <w:t>/local/lib</w:t>
      </w:r>
    </w:p>
    <w:p w14:paraId="21AFC16D" w14:textId="7F1B4A87" w:rsidR="00B20C2A" w:rsidRDefault="00B20C2A" w:rsidP="00BF4309">
      <w:pPr>
        <w:spacing w:before="120"/>
      </w:pPr>
      <w:r>
        <w:t xml:space="preserve">Build </w:t>
      </w:r>
      <w:proofErr w:type="spellStart"/>
      <w:r>
        <w:t>OpenDSSCmd</w:t>
      </w:r>
      <w:proofErr w:type="spellEnd"/>
      <w:r>
        <w:t>:</w:t>
      </w:r>
    </w:p>
    <w:p w14:paraId="00E49C33" w14:textId="5CFBFEAB" w:rsidR="00BF4309" w:rsidRDefault="00EC7B02" w:rsidP="00BF4309">
      <w:pPr>
        <w:pStyle w:val="Code"/>
      </w:pPr>
      <w:r>
        <w:t>c</w:t>
      </w:r>
      <w:r w:rsidR="00B962A9">
        <w:t>d ~/</w:t>
      </w:r>
      <w:proofErr w:type="spellStart"/>
      <w:r w:rsidR="00B962A9">
        <w:t>src</w:t>
      </w:r>
      <w:proofErr w:type="spellEnd"/>
      <w:r w:rsidR="00B962A9">
        <w:t>/</w:t>
      </w:r>
      <w:proofErr w:type="spellStart"/>
      <w:r w:rsidR="00B962A9">
        <w:t>OpenDSS</w:t>
      </w:r>
      <w:proofErr w:type="spellEnd"/>
      <w:r w:rsidR="00B962A9">
        <w:t>/Source/CMD</w:t>
      </w:r>
    </w:p>
    <w:p w14:paraId="452ED525" w14:textId="78FCA5A1" w:rsidR="00B962A9" w:rsidRDefault="00B962A9" w:rsidP="00BF4309">
      <w:pPr>
        <w:pStyle w:val="Code"/>
      </w:pPr>
      <w:proofErr w:type="spellStart"/>
      <w:r>
        <w:t>mkdir</w:t>
      </w:r>
      <w:proofErr w:type="spellEnd"/>
      <w:r>
        <w:t xml:space="preserve"> units</w:t>
      </w:r>
    </w:p>
    <w:p w14:paraId="0F6B142B" w14:textId="2FC55B83" w:rsidR="00B962A9" w:rsidRDefault="00B962A9" w:rsidP="00BF4309">
      <w:pPr>
        <w:pStyle w:val="Code"/>
      </w:pPr>
      <w:proofErr w:type="spellStart"/>
      <w:r>
        <w:t>chmod</w:t>
      </w:r>
      <w:proofErr w:type="spellEnd"/>
      <w:r>
        <w:t xml:space="preserve"> +x *.</w:t>
      </w:r>
      <w:proofErr w:type="spellStart"/>
      <w:r>
        <w:t>sh</w:t>
      </w:r>
      <w:proofErr w:type="spellEnd"/>
      <w:r w:rsidR="006E4E44">
        <w:t xml:space="preserve">  # only required once</w:t>
      </w:r>
    </w:p>
    <w:p w14:paraId="5C365FA4" w14:textId="6B7C6453" w:rsidR="00B962A9" w:rsidRDefault="00B962A9" w:rsidP="00BF4309">
      <w:pPr>
        <w:pStyle w:val="Code"/>
      </w:pPr>
      <w:r>
        <w:t>./build.sh</w:t>
      </w:r>
    </w:p>
    <w:p w14:paraId="1E21BD9D" w14:textId="77777777" w:rsidR="006E4E44" w:rsidRDefault="006E4E44" w:rsidP="00BF4309">
      <w:pPr>
        <w:pStyle w:val="Code"/>
      </w:pPr>
    </w:p>
    <w:p w14:paraId="1AAECD8E" w14:textId="5D52A7A4" w:rsidR="004129D0" w:rsidRDefault="006E4E44" w:rsidP="006E4E44">
      <w:r>
        <w:lastRenderedPageBreak/>
        <w:t>T</w:t>
      </w:r>
      <w:r w:rsidR="004129D0">
        <w:t xml:space="preserve">est </w:t>
      </w:r>
      <w:proofErr w:type="spellStart"/>
      <w:r w:rsidR="004129D0">
        <w:t>OpenDSS</w:t>
      </w:r>
      <w:r>
        <w:t>Cmd</w:t>
      </w:r>
      <w:proofErr w:type="spellEnd"/>
      <w:r>
        <w:t>:</w:t>
      </w:r>
    </w:p>
    <w:p w14:paraId="695B9AD1" w14:textId="77777777" w:rsidR="006E4E44" w:rsidRDefault="006E4E44" w:rsidP="006E4E44">
      <w:pPr>
        <w:pStyle w:val="Code"/>
      </w:pPr>
      <w:r>
        <w:t>cd test</w:t>
      </w:r>
    </w:p>
    <w:p w14:paraId="3B3C61F2" w14:textId="1686640C" w:rsidR="006E4E44" w:rsidRDefault="006E4E44" w:rsidP="006E4E44">
      <w:pPr>
        <w:pStyle w:val="Code"/>
      </w:pPr>
      <w:proofErr w:type="spellStart"/>
      <w:r>
        <w:t>chmod</w:t>
      </w:r>
      <w:proofErr w:type="spellEnd"/>
      <w:r>
        <w:t xml:space="preserve"> +x *.</w:t>
      </w:r>
      <w:proofErr w:type="spellStart"/>
      <w:r>
        <w:t>sh</w:t>
      </w:r>
      <w:proofErr w:type="spellEnd"/>
      <w:r>
        <w:t xml:space="preserve">  # only required once</w:t>
      </w:r>
    </w:p>
    <w:p w14:paraId="3CB8DFC0" w14:textId="6AB385DE" w:rsidR="006E4E44" w:rsidRPr="006E4E44" w:rsidRDefault="006E4E44" w:rsidP="006E4E44">
      <w:pPr>
        <w:pStyle w:val="Code"/>
        <w:rPr>
          <w:rFonts w:asciiTheme="minorHAnsi" w:hAnsiTheme="minorHAnsi"/>
          <w:sz w:val="22"/>
          <w:szCs w:val="22"/>
        </w:rPr>
      </w:pPr>
      <w:r>
        <w:rPr>
          <w:rFonts w:asciiTheme="minorHAnsi" w:hAnsiTheme="minorHAnsi"/>
          <w:sz w:val="22"/>
          <w:szCs w:val="22"/>
        </w:rPr>
        <w:t>See if the command history works. Type “q” or ctrl-C to exit.</w:t>
      </w:r>
    </w:p>
    <w:p w14:paraId="413F432A" w14:textId="0423885E" w:rsidR="004129D0" w:rsidRPr="00EC7B02" w:rsidRDefault="004129D0" w:rsidP="006E4E44">
      <w:pPr>
        <w:pStyle w:val="Code"/>
        <w:rPr>
          <w:iCs/>
        </w:rPr>
      </w:pPr>
      <w:r w:rsidRPr="00EC7B02">
        <w:rPr>
          <w:bCs/>
          <w:iCs/>
        </w:rPr>
        <w:t>./</w:t>
      </w:r>
      <w:proofErr w:type="spellStart"/>
      <w:r w:rsidRPr="00EC7B02">
        <w:rPr>
          <w:bCs/>
          <w:iCs/>
        </w:rPr>
        <w:t>opendsscmd</w:t>
      </w:r>
      <w:proofErr w:type="spellEnd"/>
    </w:p>
    <w:p w14:paraId="3C142821" w14:textId="44815D7E" w:rsidR="006E4E44" w:rsidRPr="006E4E44" w:rsidRDefault="006E4E44" w:rsidP="006E4E44">
      <w:pPr>
        <w:pStyle w:val="Code"/>
        <w:rPr>
          <w:rFonts w:asciiTheme="minorHAnsi" w:hAnsiTheme="minorHAnsi"/>
          <w:sz w:val="22"/>
          <w:szCs w:val="22"/>
        </w:rPr>
      </w:pPr>
      <w:r>
        <w:rPr>
          <w:rFonts w:asciiTheme="minorHAnsi" w:hAnsiTheme="minorHAnsi"/>
          <w:sz w:val="22"/>
          <w:szCs w:val="22"/>
        </w:rPr>
        <w:t>S</w:t>
      </w:r>
      <w:r w:rsidRPr="006E4E44">
        <w:rPr>
          <w:rFonts w:asciiTheme="minorHAnsi" w:hAnsiTheme="minorHAnsi"/>
          <w:sz w:val="22"/>
          <w:szCs w:val="22"/>
        </w:rPr>
        <w:t>olve a 13-bus circuit, exit, and open a text editor on the voltage results.</w:t>
      </w:r>
    </w:p>
    <w:p w14:paraId="618AB2B8" w14:textId="209EBCAB" w:rsidR="006E4E44" w:rsidRPr="006E4E44" w:rsidRDefault="00FA60CB" w:rsidP="006E4E44">
      <w:pPr>
        <w:pStyle w:val="Code"/>
        <w:rPr>
          <w:bCs/>
          <w:iCs/>
        </w:rPr>
      </w:pPr>
      <w:r w:rsidRPr="006E4E44">
        <w:rPr>
          <w:bCs/>
          <w:iCs/>
        </w:rPr>
        <w:t>./</w:t>
      </w:r>
      <w:proofErr w:type="spellStart"/>
      <w:r w:rsidRPr="006E4E44">
        <w:rPr>
          <w:bCs/>
          <w:iCs/>
        </w:rPr>
        <w:t>opendsscmd</w:t>
      </w:r>
      <w:proofErr w:type="spellEnd"/>
      <w:r w:rsidRPr="006E4E44">
        <w:rPr>
          <w:bCs/>
          <w:iCs/>
        </w:rPr>
        <w:t xml:space="preserve"> IEEE13Nodeckt.dss</w:t>
      </w:r>
    </w:p>
    <w:p w14:paraId="00A0E183" w14:textId="275F83D6" w:rsidR="00642BCD" w:rsidRPr="006E4E44" w:rsidRDefault="006E4E44" w:rsidP="006E4E44">
      <w:pPr>
        <w:pStyle w:val="Code"/>
        <w:rPr>
          <w:rFonts w:asciiTheme="minorHAnsi" w:hAnsiTheme="minorHAnsi"/>
          <w:sz w:val="22"/>
          <w:szCs w:val="22"/>
        </w:rPr>
      </w:pPr>
      <w:r w:rsidRPr="006E4E44">
        <w:rPr>
          <w:rFonts w:asciiTheme="minorHAnsi" w:hAnsiTheme="minorHAnsi"/>
          <w:sz w:val="22"/>
          <w:szCs w:val="22"/>
        </w:rPr>
        <w:t>If FNCS is installed, test that connection</w:t>
      </w:r>
      <w:r>
        <w:rPr>
          <w:rFonts w:asciiTheme="minorHAnsi" w:hAnsiTheme="minorHAnsi"/>
          <w:sz w:val="22"/>
          <w:szCs w:val="22"/>
        </w:rPr>
        <w:t xml:space="preserve">. </w:t>
      </w:r>
      <w:r w:rsidRPr="006E4E44">
        <w:rPr>
          <w:rFonts w:asciiTheme="minorHAnsi" w:hAnsiTheme="minorHAnsi"/>
          <w:sz w:val="22"/>
          <w:szCs w:val="22"/>
        </w:rPr>
        <w:t xml:space="preserve">Look for results in *.log and </w:t>
      </w:r>
      <w:proofErr w:type="spellStart"/>
      <w:r w:rsidRPr="006E4E44">
        <w:rPr>
          <w:rFonts w:asciiTheme="minorHAnsi" w:hAnsiTheme="minorHAnsi"/>
          <w:sz w:val="22"/>
          <w:szCs w:val="22"/>
        </w:rPr>
        <w:t>tracer.out</w:t>
      </w:r>
      <w:proofErr w:type="spellEnd"/>
      <w:r>
        <w:rPr>
          <w:rFonts w:asciiTheme="minorHAnsi" w:hAnsiTheme="minorHAnsi"/>
          <w:sz w:val="22"/>
          <w:szCs w:val="22"/>
        </w:rPr>
        <w:t>.</w:t>
      </w:r>
    </w:p>
    <w:p w14:paraId="204377C2" w14:textId="19497E0F" w:rsidR="005C0A93" w:rsidRPr="006E4E44" w:rsidRDefault="005C0A93" w:rsidP="006E4E44">
      <w:pPr>
        <w:pStyle w:val="Code"/>
        <w:rPr>
          <w:bCs/>
          <w:iCs/>
        </w:rPr>
      </w:pPr>
      <w:r w:rsidRPr="006E4E44">
        <w:rPr>
          <w:bCs/>
          <w:iCs/>
        </w:rPr>
        <w:t>./test_fncs.sh</w:t>
      </w:r>
    </w:p>
    <w:p w14:paraId="04C41EAE" w14:textId="0F47A922" w:rsidR="00B20C2A" w:rsidRDefault="00570355" w:rsidP="00B20C2A">
      <w:pPr>
        <w:pStyle w:val="Heading2"/>
      </w:pPr>
      <w:bookmarkStart w:id="10" w:name="_Toc60868843"/>
      <w:r>
        <w:t>Windows</w:t>
      </w:r>
      <w:r w:rsidR="00B20C2A">
        <w:t xml:space="preserve"> Builds</w:t>
      </w:r>
      <w:bookmarkEnd w:id="10"/>
    </w:p>
    <w:p w14:paraId="4B304309" w14:textId="36BA9C86" w:rsidR="00570355" w:rsidRDefault="00570355" w:rsidP="00570355">
      <w:r>
        <w:t xml:space="preserve">Be sure to </w:t>
      </w:r>
      <w:r w:rsidR="00EC7B02">
        <w:t>o</w:t>
      </w:r>
      <w:r w:rsidRPr="00570355">
        <w:t xml:space="preserve">pen the </w:t>
      </w:r>
      <w:r w:rsidRPr="00570355">
        <w:rPr>
          <w:b/>
          <w:bCs/>
        </w:rPr>
        <w:t>x64 Native Tools</w:t>
      </w:r>
      <w:r w:rsidRPr="00570355">
        <w:t xml:space="preserve"> Command Prompt for VS 2019</w:t>
      </w:r>
      <w:r>
        <w:t>.</w:t>
      </w:r>
      <w:r w:rsidR="005248AA">
        <w:t xml:space="preserve"> Libraries will be installed into c:\cmdtools, but this can be changed in the following scripts.</w:t>
      </w:r>
    </w:p>
    <w:p w14:paraId="3839554D" w14:textId="2755A726" w:rsidR="005248AA" w:rsidRDefault="003156D6" w:rsidP="00B20C2A">
      <w:pPr>
        <w:pStyle w:val="ListParagraph"/>
        <w:numPr>
          <w:ilvl w:val="0"/>
          <w:numId w:val="46"/>
        </w:numPr>
      </w:pPr>
      <w:r>
        <w:t xml:space="preserve">Add </w:t>
      </w:r>
      <w:r w:rsidRPr="003156D6">
        <w:rPr>
          <w:b/>
          <w:bCs/>
        </w:rPr>
        <w:t>c:\cmdtools\bin</w:t>
      </w:r>
      <w:r>
        <w:t xml:space="preserve"> to the path</w:t>
      </w:r>
    </w:p>
    <w:p w14:paraId="72D99CA6" w14:textId="6A0761A1" w:rsidR="00B20C2A" w:rsidRDefault="00B20C2A" w:rsidP="00B20C2A">
      <w:r>
        <w:t xml:space="preserve">Build </w:t>
      </w:r>
      <w:proofErr w:type="spellStart"/>
      <w:r>
        <w:t>libzmq</w:t>
      </w:r>
      <w:proofErr w:type="spellEnd"/>
      <w:r>
        <w:t xml:space="preserve"> for FNCS and HELICS:</w:t>
      </w:r>
    </w:p>
    <w:p w14:paraId="470EF030" w14:textId="1707B6E6" w:rsidR="00DD048A" w:rsidRDefault="00DD048A" w:rsidP="007F4E75">
      <w:pPr>
        <w:pStyle w:val="Code"/>
      </w:pPr>
      <w:r>
        <w:t>cd c:\src\l</w:t>
      </w:r>
      <w:r>
        <w:t>ibzmq</w:t>
      </w:r>
    </w:p>
    <w:p w14:paraId="23212BB2" w14:textId="77777777" w:rsidR="00DD048A" w:rsidRDefault="00DD048A" w:rsidP="007F4E75">
      <w:pPr>
        <w:pStyle w:val="Code"/>
      </w:pPr>
      <w:r>
        <w:t>md build</w:t>
      </w:r>
    </w:p>
    <w:p w14:paraId="4A95FF5D" w14:textId="08163D2E" w:rsidR="00DD048A" w:rsidRDefault="00DD048A" w:rsidP="007F4E75">
      <w:pPr>
        <w:pStyle w:val="Code"/>
      </w:pPr>
      <w:r>
        <w:t>cd build</w:t>
      </w:r>
    </w:p>
    <w:p w14:paraId="1D0D839C" w14:textId="77777777" w:rsidR="005F2EF3" w:rsidRDefault="005F2EF3" w:rsidP="005F2EF3">
      <w:pPr>
        <w:pStyle w:val="Code"/>
      </w:pPr>
      <w:proofErr w:type="spellStart"/>
      <w:r>
        <w:t>cmake</w:t>
      </w:r>
      <w:proofErr w:type="spellEnd"/>
      <w:proofErr w:type="gramStart"/>
      <w:r>
        <w:t xml:space="preserve"> ..</w:t>
      </w:r>
      <w:proofErr w:type="gramEnd"/>
      <w:r>
        <w:t xml:space="preserve"> -DBUILD_STATIC=OFF -DBUILD_SHARED=ON -DZMQ_BUILD_TESTS=OFF </w:t>
      </w:r>
      <w:r>
        <w:t>\</w:t>
      </w:r>
    </w:p>
    <w:p w14:paraId="64F3FBD4" w14:textId="0A5997A5" w:rsidR="005F2EF3" w:rsidRDefault="005F2EF3" w:rsidP="005F2EF3">
      <w:pPr>
        <w:pStyle w:val="Code"/>
      </w:pPr>
      <w:r>
        <w:t xml:space="preserve">         </w:t>
      </w:r>
      <w:r>
        <w:t>-DENABLE_CPACK=OFF -DCMAKE_INSTALL_PREFIX=C:\cmdtools</w:t>
      </w:r>
    </w:p>
    <w:p w14:paraId="1E7D3BDF" w14:textId="7F10DDBC" w:rsidR="0081330F" w:rsidRDefault="005F2EF3" w:rsidP="005F2EF3">
      <w:pPr>
        <w:pStyle w:val="Code"/>
      </w:pPr>
      <w:proofErr w:type="spellStart"/>
      <w:r>
        <w:t>cmake</w:t>
      </w:r>
      <w:proofErr w:type="spellEnd"/>
      <w:r>
        <w:t xml:space="preserve"> --build . --config Release --target install</w:t>
      </w:r>
    </w:p>
    <w:p w14:paraId="215B894A" w14:textId="77777777" w:rsidR="00B20C2A" w:rsidRDefault="00B20C2A" w:rsidP="007F4E75">
      <w:pPr>
        <w:spacing w:before="120"/>
      </w:pPr>
      <w:r>
        <w:t xml:space="preserve">Build </w:t>
      </w:r>
      <w:proofErr w:type="spellStart"/>
      <w:r>
        <w:t>czmq</w:t>
      </w:r>
      <w:proofErr w:type="spellEnd"/>
      <w:r>
        <w:t xml:space="preserve"> for FNCS:</w:t>
      </w:r>
    </w:p>
    <w:p w14:paraId="23FB6177" w14:textId="514B0BC2" w:rsidR="00DD048A" w:rsidRDefault="00DD048A" w:rsidP="007F4E75">
      <w:pPr>
        <w:pStyle w:val="Code"/>
      </w:pPr>
      <w:r>
        <w:t>cd c:\src\</w:t>
      </w:r>
      <w:r>
        <w:t>czmq</w:t>
      </w:r>
    </w:p>
    <w:p w14:paraId="7DD6E612" w14:textId="77777777" w:rsidR="00DD048A" w:rsidRDefault="00DD048A" w:rsidP="007F4E75">
      <w:pPr>
        <w:pStyle w:val="Code"/>
      </w:pPr>
      <w:r>
        <w:t>md build</w:t>
      </w:r>
    </w:p>
    <w:p w14:paraId="38454A8F" w14:textId="731E7F74" w:rsidR="00DD048A" w:rsidRDefault="00DD048A" w:rsidP="007F4E75">
      <w:pPr>
        <w:pStyle w:val="Code"/>
      </w:pPr>
      <w:r>
        <w:t>cd build</w:t>
      </w:r>
    </w:p>
    <w:p w14:paraId="60331FE9" w14:textId="77777777" w:rsidR="00C31804" w:rsidRDefault="00C31804" w:rsidP="007F4E75">
      <w:pPr>
        <w:pStyle w:val="Code"/>
      </w:pPr>
      <w:proofErr w:type="spellStart"/>
      <w:r w:rsidRPr="00C31804">
        <w:t>cmake</w:t>
      </w:r>
      <w:proofErr w:type="spellEnd"/>
      <w:proofErr w:type="gramStart"/>
      <w:r w:rsidRPr="00C31804">
        <w:t xml:space="preserve"> ..</w:t>
      </w:r>
      <w:proofErr w:type="gramEnd"/>
      <w:r w:rsidRPr="00C31804">
        <w:t xml:space="preserve"> -DCZMQ_BUILD_SHARED=ON -DCZMQ_BUILD_STATIC=OFF </w:t>
      </w:r>
      <w:r>
        <w:t>\</w:t>
      </w:r>
    </w:p>
    <w:p w14:paraId="2112A2D2" w14:textId="47BFB8CE" w:rsidR="00961640" w:rsidRDefault="00C31804" w:rsidP="007F4E75">
      <w:pPr>
        <w:pStyle w:val="Code"/>
      </w:pPr>
      <w:r>
        <w:t xml:space="preserve">         </w:t>
      </w:r>
      <w:r w:rsidRPr="00C31804">
        <w:t>-DCMAKE_PREFIX_PATH=C:\cmdtools -DCMAKE_INSTALL_PREFIX=C:\cmdtools</w:t>
      </w:r>
    </w:p>
    <w:p w14:paraId="740C8CAF" w14:textId="36255982" w:rsidR="00961640" w:rsidRDefault="00961640" w:rsidP="007F4E75">
      <w:pPr>
        <w:pStyle w:val="Code"/>
      </w:pPr>
      <w:proofErr w:type="spellStart"/>
      <w:r>
        <w:t>cmake</w:t>
      </w:r>
      <w:proofErr w:type="spellEnd"/>
      <w:r>
        <w:t xml:space="preserve"> --build . --config Release</w:t>
      </w:r>
      <w:r w:rsidR="00CB04A9">
        <w:t xml:space="preserve"> –-target install</w:t>
      </w:r>
    </w:p>
    <w:p w14:paraId="4FAE8E75" w14:textId="77777777" w:rsidR="00B20C2A" w:rsidRDefault="00B20C2A" w:rsidP="007F4E75">
      <w:pPr>
        <w:spacing w:before="120"/>
      </w:pPr>
      <w:r w:rsidRPr="00F97C0F">
        <w:rPr>
          <w:highlight w:val="yellow"/>
        </w:rPr>
        <w:t>Build FNCS</w:t>
      </w:r>
      <w:r>
        <w:t>:</w:t>
      </w:r>
    </w:p>
    <w:p w14:paraId="4FE1139F" w14:textId="06BD3733" w:rsidR="00DD048A" w:rsidRDefault="00DD048A" w:rsidP="007F4E75">
      <w:pPr>
        <w:pStyle w:val="Code"/>
      </w:pPr>
      <w:r>
        <w:t>cd c:\src\</w:t>
      </w:r>
      <w:r>
        <w:t>FNCS</w:t>
      </w:r>
    </w:p>
    <w:p w14:paraId="08BAA982" w14:textId="77777777" w:rsidR="00DD048A" w:rsidRDefault="00DD048A" w:rsidP="007F4E75">
      <w:pPr>
        <w:pStyle w:val="Code"/>
      </w:pPr>
      <w:r>
        <w:t>md build</w:t>
      </w:r>
    </w:p>
    <w:p w14:paraId="7C05A588" w14:textId="77777777" w:rsidR="00DD048A" w:rsidRDefault="00DD048A" w:rsidP="007F4E75">
      <w:pPr>
        <w:pStyle w:val="Code"/>
      </w:pPr>
      <w:r>
        <w:t>cd build</w:t>
      </w:r>
    </w:p>
    <w:p w14:paraId="769C0FA5" w14:textId="26DBE94C" w:rsidR="00B20C2A" w:rsidRDefault="00B20C2A" w:rsidP="007F4E75">
      <w:pPr>
        <w:spacing w:before="120"/>
      </w:pPr>
      <w:r>
        <w:t>Build HELICS:</w:t>
      </w:r>
    </w:p>
    <w:p w14:paraId="40BA66AC" w14:textId="31561E9C" w:rsidR="00DD048A" w:rsidRDefault="00DD048A" w:rsidP="007F4E75">
      <w:pPr>
        <w:pStyle w:val="Code"/>
      </w:pPr>
      <w:r>
        <w:t>cd c:\src\</w:t>
      </w:r>
      <w:r>
        <w:t>HELICS-src</w:t>
      </w:r>
    </w:p>
    <w:p w14:paraId="4A01BB83" w14:textId="77777777" w:rsidR="00DD048A" w:rsidRDefault="00DD048A" w:rsidP="007F4E75">
      <w:pPr>
        <w:pStyle w:val="Code"/>
      </w:pPr>
      <w:r>
        <w:t>md build</w:t>
      </w:r>
    </w:p>
    <w:p w14:paraId="5D91E2E6" w14:textId="7D3920A9" w:rsidR="00DD048A" w:rsidRDefault="00DD048A" w:rsidP="007F4E75">
      <w:pPr>
        <w:pStyle w:val="Code"/>
      </w:pPr>
      <w:r>
        <w:t>cd build</w:t>
      </w:r>
    </w:p>
    <w:p w14:paraId="3477EA3E" w14:textId="77777777" w:rsidR="003D064D" w:rsidRDefault="003D064D" w:rsidP="003D064D">
      <w:pPr>
        <w:pStyle w:val="Code"/>
      </w:pPr>
      <w:proofErr w:type="spellStart"/>
      <w:r>
        <w:t>cmake</w:t>
      </w:r>
      <w:proofErr w:type="spellEnd"/>
      <w:proofErr w:type="gramStart"/>
      <w:r>
        <w:t xml:space="preserve"> ..</w:t>
      </w:r>
      <w:proofErr w:type="gramEnd"/>
      <w:r>
        <w:t xml:space="preserve"> -DBUILD_SHARED_LIBS=ON -DHELICS_DISABLE_BOOST=ON -DHELICS_ZMQ_SUBPROJECT=OFF </w:t>
      </w:r>
      <w:r>
        <w:t>\</w:t>
      </w:r>
    </w:p>
    <w:p w14:paraId="3E462742" w14:textId="3566DB6C" w:rsidR="003D064D" w:rsidRDefault="003D064D" w:rsidP="003D064D">
      <w:pPr>
        <w:pStyle w:val="Code"/>
      </w:pPr>
      <w:r>
        <w:t xml:space="preserve">         </w:t>
      </w:r>
      <w:r>
        <w:t>-DCMAKE_INSTALL_PREFIX=C:\cmdtools</w:t>
      </w:r>
    </w:p>
    <w:p w14:paraId="245CEB71" w14:textId="77777777" w:rsidR="003D064D" w:rsidRDefault="003D064D" w:rsidP="003D064D">
      <w:pPr>
        <w:pStyle w:val="Code"/>
      </w:pPr>
      <w:r>
        <w:t>git submodule update --</w:t>
      </w:r>
      <w:proofErr w:type="spellStart"/>
      <w:r>
        <w:t>init</w:t>
      </w:r>
      <w:proofErr w:type="spellEnd"/>
    </w:p>
    <w:p w14:paraId="13A6F865" w14:textId="10C01536" w:rsidR="000E78C5" w:rsidRDefault="003D064D" w:rsidP="003D064D">
      <w:pPr>
        <w:pStyle w:val="Code"/>
      </w:pPr>
      <w:proofErr w:type="spellStart"/>
      <w:r>
        <w:t>cmake</w:t>
      </w:r>
      <w:proofErr w:type="spellEnd"/>
      <w:r>
        <w:t xml:space="preserve"> --build . --config Release --target install</w:t>
      </w:r>
    </w:p>
    <w:p w14:paraId="33FA619B" w14:textId="0E34B8B7" w:rsidR="00B17DFC" w:rsidRDefault="00B17DFC" w:rsidP="003D064D">
      <w:pPr>
        <w:pStyle w:val="Code"/>
      </w:pPr>
      <w:proofErr w:type="spellStart"/>
      <w:r>
        <w:t>helics_broker</w:t>
      </w:r>
      <w:proofErr w:type="spellEnd"/>
      <w:r>
        <w:t xml:space="preserve"> -–version  # should return a version number</w:t>
      </w:r>
    </w:p>
    <w:p w14:paraId="5C11116B" w14:textId="5DE1F853" w:rsidR="00B20C2A" w:rsidRDefault="00B20C2A" w:rsidP="007F4E75">
      <w:pPr>
        <w:spacing w:before="120"/>
      </w:pPr>
      <w:r>
        <w:t xml:space="preserve">Build </w:t>
      </w:r>
      <w:proofErr w:type="spellStart"/>
      <w:r>
        <w:t>linenoise</w:t>
      </w:r>
      <w:proofErr w:type="spellEnd"/>
      <w:r>
        <w:t xml:space="preserve">-ng for </w:t>
      </w:r>
      <w:proofErr w:type="spellStart"/>
      <w:r>
        <w:t>OpenDSSCmd</w:t>
      </w:r>
      <w:proofErr w:type="spellEnd"/>
      <w:r>
        <w:t>:</w:t>
      </w:r>
    </w:p>
    <w:p w14:paraId="49FDB971" w14:textId="5519E562" w:rsidR="00E7029E" w:rsidRDefault="00E7029E" w:rsidP="007F4E75">
      <w:pPr>
        <w:pStyle w:val="Code"/>
      </w:pPr>
      <w:r>
        <w:t>c</w:t>
      </w:r>
      <w:r>
        <w:t>d</w:t>
      </w:r>
      <w:r>
        <w:t xml:space="preserve"> c:\</w:t>
      </w:r>
      <w:r>
        <w:t>src</w:t>
      </w:r>
      <w:r>
        <w:t>\</w:t>
      </w:r>
      <w:r>
        <w:t>linenoise-ng</w:t>
      </w:r>
    </w:p>
    <w:p w14:paraId="25BFF799" w14:textId="4ECD26B9" w:rsidR="00E7029E" w:rsidRDefault="00E7029E" w:rsidP="007F4E75">
      <w:pPr>
        <w:pStyle w:val="Code"/>
      </w:pPr>
      <w:r>
        <w:t>md build</w:t>
      </w:r>
    </w:p>
    <w:p w14:paraId="508A705D" w14:textId="1614643E" w:rsidR="00E7029E" w:rsidRDefault="00E7029E" w:rsidP="007F4E75">
      <w:pPr>
        <w:pStyle w:val="Code"/>
      </w:pPr>
      <w:r>
        <w:t>cd build</w:t>
      </w:r>
    </w:p>
    <w:p w14:paraId="2756669B" w14:textId="2E4F30E7" w:rsidR="00E7029E" w:rsidRDefault="00E7029E" w:rsidP="007F4E75">
      <w:pPr>
        <w:pStyle w:val="Code"/>
      </w:pPr>
      <w:proofErr w:type="spellStart"/>
      <w:r>
        <w:t>cmake</w:t>
      </w:r>
      <w:proofErr w:type="spellEnd"/>
      <w:proofErr w:type="gramStart"/>
      <w:r>
        <w:t xml:space="preserve"> ..</w:t>
      </w:r>
      <w:proofErr w:type="gramEnd"/>
    </w:p>
    <w:p w14:paraId="410077B9" w14:textId="1E2DBC23" w:rsidR="00E7029E" w:rsidRDefault="00E7029E" w:rsidP="007F4E75">
      <w:pPr>
        <w:pStyle w:val="Code"/>
      </w:pPr>
      <w:proofErr w:type="spellStart"/>
      <w:r w:rsidRPr="00E7029E">
        <w:t>cmake</w:t>
      </w:r>
      <w:proofErr w:type="spellEnd"/>
      <w:r w:rsidRPr="00E7029E">
        <w:t xml:space="preserve"> --build . --config Release</w:t>
      </w:r>
    </w:p>
    <w:p w14:paraId="15D6260B" w14:textId="6524862A" w:rsidR="00B20C2A" w:rsidRDefault="00B20C2A" w:rsidP="007F4E75">
      <w:pPr>
        <w:spacing w:before="120"/>
      </w:pPr>
      <w:r>
        <w:t xml:space="preserve">Build </w:t>
      </w:r>
      <w:proofErr w:type="spellStart"/>
      <w:r>
        <w:t>KLUSolve</w:t>
      </w:r>
      <w:proofErr w:type="spellEnd"/>
      <w:r>
        <w:t xml:space="preserve"> for </w:t>
      </w:r>
      <w:proofErr w:type="spellStart"/>
      <w:r>
        <w:t>OpenDSSCmd</w:t>
      </w:r>
      <w:proofErr w:type="spellEnd"/>
      <w:r>
        <w:t>:</w:t>
      </w:r>
    </w:p>
    <w:p w14:paraId="4E985F3D" w14:textId="515DCE5D" w:rsidR="00EB4505" w:rsidRDefault="00EB4505" w:rsidP="007F4E75">
      <w:pPr>
        <w:pStyle w:val="Code"/>
      </w:pPr>
      <w:r>
        <w:t>cd c:\src\KLUSolve</w:t>
      </w:r>
    </w:p>
    <w:p w14:paraId="0B4C4CA6" w14:textId="6D361389" w:rsidR="00EB4505" w:rsidRDefault="00EB4505" w:rsidP="007F4E75">
      <w:pPr>
        <w:pStyle w:val="Code"/>
      </w:pPr>
      <w:r>
        <w:t>md build</w:t>
      </w:r>
    </w:p>
    <w:p w14:paraId="09253268" w14:textId="7A9CA5EE" w:rsidR="00EB4505" w:rsidRDefault="00EB4505" w:rsidP="007F4E75">
      <w:pPr>
        <w:pStyle w:val="Code"/>
      </w:pPr>
      <w:r>
        <w:lastRenderedPageBreak/>
        <w:t>cd build</w:t>
      </w:r>
    </w:p>
    <w:p w14:paraId="730B78CD" w14:textId="10A96BFE" w:rsidR="00EB4505" w:rsidRDefault="00EB4505" w:rsidP="007F4E75">
      <w:pPr>
        <w:pStyle w:val="Code"/>
      </w:pPr>
      <w:proofErr w:type="spellStart"/>
      <w:r>
        <w:t>cmake</w:t>
      </w:r>
      <w:proofErr w:type="spellEnd"/>
      <w:proofErr w:type="gramStart"/>
      <w:r>
        <w:t xml:space="preserve"> ..</w:t>
      </w:r>
      <w:proofErr w:type="gramEnd"/>
    </w:p>
    <w:p w14:paraId="1A263315" w14:textId="3D15FC69" w:rsidR="00EB4505" w:rsidRDefault="00EB4505" w:rsidP="007F4E75">
      <w:pPr>
        <w:pStyle w:val="Code"/>
      </w:pPr>
      <w:proofErr w:type="spellStart"/>
      <w:r>
        <w:t>cmake</w:t>
      </w:r>
      <w:proofErr w:type="spellEnd"/>
      <w:r>
        <w:t xml:space="preserve"> --build . --config Releas</w:t>
      </w:r>
      <w:r w:rsidR="00EB4275">
        <w:t>e</w:t>
      </w:r>
    </w:p>
    <w:p w14:paraId="4682619A" w14:textId="1F7EED68" w:rsidR="00EB4505" w:rsidRDefault="00EB4505" w:rsidP="007F4E75">
      <w:pPr>
        <w:pStyle w:val="Code"/>
      </w:pPr>
      <w:proofErr w:type="spellStart"/>
      <w:r>
        <w:t>cmake</w:t>
      </w:r>
      <w:proofErr w:type="spellEnd"/>
      <w:r>
        <w:t xml:space="preserve"> --build . --config Debug</w:t>
      </w:r>
    </w:p>
    <w:p w14:paraId="453BE3CE" w14:textId="243006F6" w:rsidR="00EB4505" w:rsidRDefault="00EB4505" w:rsidP="007F4E75">
      <w:pPr>
        <w:pStyle w:val="Code"/>
      </w:pPr>
      <w:proofErr w:type="spellStart"/>
      <w:r>
        <w:t>cmake</w:t>
      </w:r>
      <w:proofErr w:type="spellEnd"/>
      <w:r>
        <w:t xml:space="preserve"> --install .</w:t>
      </w:r>
    </w:p>
    <w:p w14:paraId="6C8CAD52" w14:textId="3FCA4B99" w:rsidR="000E1FF7" w:rsidRDefault="000E1FF7" w:rsidP="000E1FF7">
      <w:pPr>
        <w:spacing w:before="120"/>
      </w:pPr>
      <w:r>
        <w:t>Setup Libraries:</w:t>
      </w:r>
    </w:p>
    <w:p w14:paraId="68A930A0" w14:textId="2215FB12" w:rsidR="000E1FF7" w:rsidRDefault="000E1FF7" w:rsidP="000E1FF7">
      <w:pPr>
        <w:pStyle w:val="Code"/>
      </w:pPr>
      <w:r>
        <w:t xml:space="preserve">copy c:\src\KLUSolve\Lib\*.dll </w:t>
      </w:r>
      <w:r>
        <w:t>c:\cmdtools\bin</w:t>
      </w:r>
    </w:p>
    <w:p w14:paraId="3DBB4A7C" w14:textId="67834441" w:rsidR="000E1FF7" w:rsidRDefault="000E1FF7" w:rsidP="000E1FF7">
      <w:pPr>
        <w:pStyle w:val="Code"/>
      </w:pPr>
      <w:r>
        <w:t>copy c:\src\linenoise-ng\build\Release\*.dll c:\cmdtools\bin</w:t>
      </w:r>
    </w:p>
    <w:p w14:paraId="0AACCEC6" w14:textId="77777777" w:rsidR="00EC7B02" w:rsidRDefault="00EC7B02" w:rsidP="00EC7B02">
      <w:pPr>
        <w:spacing w:before="120"/>
      </w:pPr>
      <w:r>
        <w:t xml:space="preserve">Build </w:t>
      </w:r>
      <w:proofErr w:type="spellStart"/>
      <w:r>
        <w:t>OpenDSSCmd</w:t>
      </w:r>
      <w:proofErr w:type="spellEnd"/>
      <w:r>
        <w:t>:</w:t>
      </w:r>
    </w:p>
    <w:p w14:paraId="22852573" w14:textId="3601E3A5" w:rsidR="00EC7B02" w:rsidRDefault="00EC7B02" w:rsidP="00EC7B02">
      <w:pPr>
        <w:pStyle w:val="Code"/>
      </w:pPr>
      <w:r>
        <w:t xml:space="preserve">cd </w:t>
      </w:r>
      <w:r w:rsidR="00196418">
        <w:t>c:\src\OpenDSS\</w:t>
      </w:r>
      <w:r w:rsidR="002523FD">
        <w:t>Version7\</w:t>
      </w:r>
      <w:r w:rsidR="00196418">
        <w:t>Source\CMD</w:t>
      </w:r>
    </w:p>
    <w:p w14:paraId="68FA63FF" w14:textId="4738A9AD" w:rsidR="00EC7B02" w:rsidRDefault="00EC7B02" w:rsidP="00EC7B02">
      <w:pPr>
        <w:pStyle w:val="Code"/>
      </w:pPr>
      <w:r>
        <w:t>md units</w:t>
      </w:r>
    </w:p>
    <w:p w14:paraId="3AB9CB71" w14:textId="3C6F63D8" w:rsidR="00EC7B02" w:rsidRDefault="00EC7B02" w:rsidP="00EC7B02">
      <w:pPr>
        <w:pStyle w:val="Code"/>
      </w:pPr>
      <w:r>
        <w:t>build.</w:t>
      </w:r>
      <w:r w:rsidR="00196418">
        <w:t>bat</w:t>
      </w:r>
    </w:p>
    <w:p w14:paraId="04BE8F03" w14:textId="77777777" w:rsidR="00EC7B02" w:rsidRDefault="00EC7B02" w:rsidP="00EC7B02">
      <w:pPr>
        <w:pStyle w:val="Code"/>
      </w:pPr>
    </w:p>
    <w:p w14:paraId="1D811B37" w14:textId="77777777" w:rsidR="00EC7B02" w:rsidRDefault="00EC7B02" w:rsidP="00EC7B02">
      <w:r>
        <w:t xml:space="preserve">Test </w:t>
      </w:r>
      <w:proofErr w:type="spellStart"/>
      <w:r>
        <w:t>OpenDSSCmd</w:t>
      </w:r>
      <w:proofErr w:type="spellEnd"/>
      <w:r>
        <w:t>:</w:t>
      </w:r>
    </w:p>
    <w:p w14:paraId="7CFDDE80" w14:textId="77777777" w:rsidR="00EC7B02" w:rsidRDefault="00EC7B02" w:rsidP="00EC7B02">
      <w:pPr>
        <w:pStyle w:val="Code"/>
      </w:pPr>
      <w:r>
        <w:t>cd test</w:t>
      </w:r>
    </w:p>
    <w:p w14:paraId="6CBDE7F7" w14:textId="77777777" w:rsidR="00EC7B02" w:rsidRPr="006E4E44" w:rsidRDefault="00EC7B02" w:rsidP="00EC7B02">
      <w:pPr>
        <w:pStyle w:val="Code"/>
        <w:rPr>
          <w:rFonts w:asciiTheme="minorHAnsi" w:hAnsiTheme="minorHAnsi"/>
          <w:sz w:val="22"/>
          <w:szCs w:val="22"/>
        </w:rPr>
      </w:pPr>
      <w:r>
        <w:rPr>
          <w:rFonts w:asciiTheme="minorHAnsi" w:hAnsiTheme="minorHAnsi"/>
          <w:sz w:val="22"/>
          <w:szCs w:val="22"/>
        </w:rPr>
        <w:t>See if the command history works. Type “q” or ctrl-C to exit.</w:t>
      </w:r>
    </w:p>
    <w:p w14:paraId="4C78E711" w14:textId="4A0D2F45" w:rsidR="00EC7B02" w:rsidRPr="00EC7B02" w:rsidRDefault="00EC7B02" w:rsidP="00EC7B02">
      <w:pPr>
        <w:pStyle w:val="Code"/>
        <w:rPr>
          <w:iCs/>
        </w:rPr>
      </w:pPr>
      <w:proofErr w:type="spellStart"/>
      <w:r w:rsidRPr="00EC7B02">
        <w:rPr>
          <w:bCs/>
          <w:iCs/>
        </w:rPr>
        <w:t>opendsscmd</w:t>
      </w:r>
      <w:proofErr w:type="spellEnd"/>
    </w:p>
    <w:p w14:paraId="55454639" w14:textId="77777777" w:rsidR="00EC7B02" w:rsidRPr="006E4E44" w:rsidRDefault="00EC7B02" w:rsidP="00EC7B02">
      <w:pPr>
        <w:pStyle w:val="Code"/>
        <w:rPr>
          <w:rFonts w:asciiTheme="minorHAnsi" w:hAnsiTheme="minorHAnsi"/>
          <w:sz w:val="22"/>
          <w:szCs w:val="22"/>
        </w:rPr>
      </w:pPr>
      <w:r>
        <w:rPr>
          <w:rFonts w:asciiTheme="minorHAnsi" w:hAnsiTheme="minorHAnsi"/>
          <w:sz w:val="22"/>
          <w:szCs w:val="22"/>
        </w:rPr>
        <w:t>S</w:t>
      </w:r>
      <w:r w:rsidRPr="006E4E44">
        <w:rPr>
          <w:rFonts w:asciiTheme="minorHAnsi" w:hAnsiTheme="minorHAnsi"/>
          <w:sz w:val="22"/>
          <w:szCs w:val="22"/>
        </w:rPr>
        <w:t>olve a 13-bus circuit, exit, and open a text editor on the voltage results.</w:t>
      </w:r>
    </w:p>
    <w:p w14:paraId="5DA3EABF" w14:textId="2915F2B7" w:rsidR="00EC7B02" w:rsidRPr="006E4E44" w:rsidRDefault="00EC7B02" w:rsidP="00EC7B02">
      <w:pPr>
        <w:pStyle w:val="Code"/>
        <w:rPr>
          <w:bCs/>
          <w:iCs/>
        </w:rPr>
      </w:pPr>
      <w:proofErr w:type="spellStart"/>
      <w:r w:rsidRPr="006E4E44">
        <w:rPr>
          <w:bCs/>
          <w:iCs/>
        </w:rPr>
        <w:t>opendsscmd</w:t>
      </w:r>
      <w:proofErr w:type="spellEnd"/>
      <w:r w:rsidRPr="006E4E44">
        <w:rPr>
          <w:bCs/>
          <w:iCs/>
        </w:rPr>
        <w:t xml:space="preserve"> IEEE13Nodeckt.dss</w:t>
      </w:r>
    </w:p>
    <w:p w14:paraId="74718CC2" w14:textId="77777777" w:rsidR="00EC7B02" w:rsidRPr="006E4E44" w:rsidRDefault="00EC7B02" w:rsidP="00EC7B02">
      <w:pPr>
        <w:pStyle w:val="Code"/>
        <w:rPr>
          <w:rFonts w:asciiTheme="minorHAnsi" w:hAnsiTheme="minorHAnsi"/>
          <w:sz w:val="22"/>
          <w:szCs w:val="22"/>
        </w:rPr>
      </w:pPr>
      <w:r w:rsidRPr="006E4E44">
        <w:rPr>
          <w:rFonts w:asciiTheme="minorHAnsi" w:hAnsiTheme="minorHAnsi"/>
          <w:sz w:val="22"/>
          <w:szCs w:val="22"/>
        </w:rPr>
        <w:t>If FNCS is installed, test that connection</w:t>
      </w:r>
      <w:r>
        <w:rPr>
          <w:rFonts w:asciiTheme="minorHAnsi" w:hAnsiTheme="minorHAnsi"/>
          <w:sz w:val="22"/>
          <w:szCs w:val="22"/>
        </w:rPr>
        <w:t xml:space="preserve">. </w:t>
      </w:r>
      <w:r w:rsidRPr="006E4E44">
        <w:rPr>
          <w:rFonts w:asciiTheme="minorHAnsi" w:hAnsiTheme="minorHAnsi"/>
          <w:sz w:val="22"/>
          <w:szCs w:val="22"/>
        </w:rPr>
        <w:t xml:space="preserve">Look for results in *.log and </w:t>
      </w:r>
      <w:proofErr w:type="spellStart"/>
      <w:r w:rsidRPr="006E4E44">
        <w:rPr>
          <w:rFonts w:asciiTheme="minorHAnsi" w:hAnsiTheme="minorHAnsi"/>
          <w:sz w:val="22"/>
          <w:szCs w:val="22"/>
        </w:rPr>
        <w:t>tracer.out</w:t>
      </w:r>
      <w:proofErr w:type="spellEnd"/>
      <w:r>
        <w:rPr>
          <w:rFonts w:asciiTheme="minorHAnsi" w:hAnsiTheme="minorHAnsi"/>
          <w:sz w:val="22"/>
          <w:szCs w:val="22"/>
        </w:rPr>
        <w:t>.</w:t>
      </w:r>
    </w:p>
    <w:p w14:paraId="54375586" w14:textId="0F83C8C2" w:rsidR="00B962A9" w:rsidRDefault="00EC7B02" w:rsidP="00AF6764">
      <w:pPr>
        <w:pStyle w:val="Code"/>
        <w:rPr>
          <w:bCs/>
          <w:iCs/>
        </w:rPr>
      </w:pPr>
      <w:r w:rsidRPr="006E4E44">
        <w:rPr>
          <w:bCs/>
          <w:iCs/>
        </w:rPr>
        <w:t>test_fncs.</w:t>
      </w:r>
      <w:r>
        <w:rPr>
          <w:bCs/>
          <w:iCs/>
        </w:rPr>
        <w:t>bat</w:t>
      </w:r>
    </w:p>
    <w:p w14:paraId="20ABBD2F" w14:textId="1729A617" w:rsidR="000E1FF7" w:rsidRPr="006E4E44" w:rsidRDefault="000E1FF7" w:rsidP="000E1FF7">
      <w:pPr>
        <w:pStyle w:val="Code"/>
        <w:rPr>
          <w:rFonts w:asciiTheme="minorHAnsi" w:hAnsiTheme="minorHAnsi"/>
          <w:sz w:val="22"/>
          <w:szCs w:val="22"/>
        </w:rPr>
      </w:pPr>
      <w:r>
        <w:rPr>
          <w:rFonts w:asciiTheme="minorHAnsi" w:hAnsiTheme="minorHAnsi"/>
          <w:sz w:val="22"/>
          <w:szCs w:val="22"/>
        </w:rPr>
        <w:t>Copy this executable to the path</w:t>
      </w:r>
      <w:r>
        <w:rPr>
          <w:rFonts w:asciiTheme="minorHAnsi" w:hAnsiTheme="minorHAnsi"/>
          <w:sz w:val="22"/>
          <w:szCs w:val="22"/>
        </w:rPr>
        <w:t>.</w:t>
      </w:r>
    </w:p>
    <w:p w14:paraId="778585AB" w14:textId="533E3DD5" w:rsidR="000E1FF7" w:rsidRPr="00EC7B02" w:rsidRDefault="000E1FF7" w:rsidP="000E1FF7">
      <w:pPr>
        <w:pStyle w:val="Code"/>
        <w:rPr>
          <w:iCs/>
        </w:rPr>
      </w:pPr>
      <w:r>
        <w:rPr>
          <w:bCs/>
          <w:iCs/>
        </w:rPr>
        <w:t xml:space="preserve">copy </w:t>
      </w:r>
      <w:r w:rsidRPr="00EC7B02">
        <w:rPr>
          <w:bCs/>
          <w:iCs/>
        </w:rPr>
        <w:t>opendsscmd</w:t>
      </w:r>
      <w:r>
        <w:rPr>
          <w:bCs/>
          <w:iCs/>
        </w:rPr>
        <w:t>.exe c:\cmdtools\bin</w:t>
      </w:r>
    </w:p>
    <w:p w14:paraId="4DB96D5A" w14:textId="77777777" w:rsidR="00AF6764" w:rsidRPr="00AF6764" w:rsidRDefault="00AF6764" w:rsidP="00AF6764">
      <w:pPr>
        <w:pStyle w:val="Code"/>
        <w:rPr>
          <w:bCs/>
          <w:iCs/>
        </w:rPr>
      </w:pPr>
    </w:p>
    <w:p w14:paraId="113D685A" w14:textId="4C0AF43D" w:rsidR="00B962A9" w:rsidRPr="001A5D50" w:rsidRDefault="00B962A9" w:rsidP="00AF6764">
      <w:pPr>
        <w:pStyle w:val="Code"/>
        <w:rPr>
          <w:b/>
          <w:i/>
          <w:strike/>
        </w:rPr>
      </w:pPr>
      <w:r w:rsidRPr="001A5D50">
        <w:rPr>
          <w:strike/>
        </w:rPr>
        <w:t xml:space="preserve">libgcc_s_seh-1.dll might not be found on Windows. In that case, unzip </w:t>
      </w:r>
      <w:hyperlink r:id="rId24" w:history="1">
        <w:r w:rsidRPr="001A5D50">
          <w:rPr>
            <w:rStyle w:val="Hyperlink"/>
            <w:strike/>
          </w:rPr>
          <w:t>https://github.com/pnnl/tesp/blob/master/install/Windows/MinGWredist.zip</w:t>
        </w:r>
      </w:hyperlink>
      <w:r w:rsidRPr="001A5D50">
        <w:rPr>
          <w:strike/>
        </w:rPr>
        <w:t xml:space="preserve"> into c:\opendsscmd </w:t>
      </w:r>
    </w:p>
    <w:p w14:paraId="318CC08A" w14:textId="2EBBDA6D" w:rsidR="00B20C2A" w:rsidRDefault="00B20C2A" w:rsidP="00B20C2A">
      <w:pPr>
        <w:pStyle w:val="Heading2"/>
      </w:pPr>
      <w:bookmarkStart w:id="11" w:name="_Toc60868844"/>
      <w:r>
        <w:t>Installer Builds</w:t>
      </w:r>
      <w:bookmarkEnd w:id="11"/>
    </w:p>
    <w:p w14:paraId="77B74569" w14:textId="6566A646" w:rsidR="00B20C2A" w:rsidRDefault="00B20C2A" w:rsidP="00B20C2A">
      <w:r>
        <w:t xml:space="preserve">The </w:t>
      </w:r>
      <w:proofErr w:type="spellStart"/>
      <w:r>
        <w:t>Bitrock</w:t>
      </w:r>
      <w:proofErr w:type="spellEnd"/>
      <w:r>
        <w:t xml:space="preserve"> Installer has been acquired by VMWare.  It runs on Linux, Mac OS X and Windows; it can then build the installers for all three platforms. On a checkout of the full repository, the installer project file will be found at </w:t>
      </w:r>
      <w:r w:rsidRPr="00B20C2A">
        <w:rPr>
          <w:b/>
          <w:bCs/>
          <w:i/>
          <w:iCs/>
        </w:rPr>
        <w:t>~/</w:t>
      </w:r>
      <w:proofErr w:type="spellStart"/>
      <w:r w:rsidRPr="00B20C2A">
        <w:rPr>
          <w:b/>
          <w:bCs/>
          <w:i/>
          <w:iCs/>
        </w:rPr>
        <w:t>src</w:t>
      </w:r>
      <w:proofErr w:type="spellEnd"/>
      <w:r w:rsidRPr="00B20C2A">
        <w:rPr>
          <w:b/>
          <w:bCs/>
          <w:i/>
          <w:iCs/>
        </w:rPr>
        <w:t>/</w:t>
      </w:r>
      <w:proofErr w:type="spellStart"/>
      <w:r w:rsidRPr="00B20C2A">
        <w:rPr>
          <w:b/>
          <w:bCs/>
          <w:i/>
          <w:iCs/>
        </w:rPr>
        <w:t>OpenDSS</w:t>
      </w:r>
      <w:proofErr w:type="spellEnd"/>
      <w:r w:rsidRPr="00B20C2A">
        <w:rPr>
          <w:b/>
          <w:bCs/>
          <w:i/>
          <w:iCs/>
        </w:rPr>
        <w:t>/</w:t>
      </w:r>
      <w:proofErr w:type="spellStart"/>
      <w:r w:rsidRPr="00B20C2A">
        <w:rPr>
          <w:b/>
          <w:bCs/>
          <w:i/>
          <w:iCs/>
        </w:rPr>
        <w:t>Distrib</w:t>
      </w:r>
      <w:proofErr w:type="spellEnd"/>
      <w:r w:rsidRPr="00B20C2A">
        <w:rPr>
          <w:b/>
          <w:bCs/>
          <w:i/>
          <w:iCs/>
        </w:rPr>
        <w:t>/</w:t>
      </w:r>
      <w:proofErr w:type="spellStart"/>
      <w:r w:rsidRPr="00B20C2A">
        <w:rPr>
          <w:b/>
          <w:bCs/>
          <w:i/>
          <w:iCs/>
        </w:rPr>
        <w:t>BitrockInstaller</w:t>
      </w:r>
      <w:proofErr w:type="spellEnd"/>
      <w:r w:rsidRPr="00B20C2A">
        <w:rPr>
          <w:b/>
          <w:bCs/>
          <w:i/>
          <w:iCs/>
        </w:rPr>
        <w:t>/OpenDSSCmd.xml</w:t>
      </w:r>
      <w:r>
        <w:t>, with supporting scripts in the same directory.</w:t>
      </w:r>
      <w:r w:rsidR="00BE1445">
        <w:t xml:space="preserve"> </w:t>
      </w:r>
      <w:r w:rsidR="00402AF2">
        <w:t>Upload</w:t>
      </w:r>
      <w:r w:rsidR="00BE1445">
        <w:t xml:space="preserve"> to </w:t>
      </w:r>
      <w:hyperlink r:id="rId25" w:history="1">
        <w:r w:rsidR="00BE1445" w:rsidRPr="00884610">
          <w:rPr>
            <w:rStyle w:val="Hyperlink"/>
          </w:rPr>
          <w:t>https://sourceforge.net/projects/electricdss/files/OpenDSSCmd/</w:t>
        </w:r>
      </w:hyperlink>
    </w:p>
    <w:p w14:paraId="2E05C856" w14:textId="6956F288" w:rsidR="004F0059" w:rsidRDefault="004F0059" w:rsidP="004F0059">
      <w:pPr>
        <w:pStyle w:val="ListParagraph"/>
        <w:numPr>
          <w:ilvl w:val="0"/>
          <w:numId w:val="42"/>
        </w:numPr>
      </w:pPr>
      <w:r>
        <w:t xml:space="preserve">If building in a TESP-like environment, use </w:t>
      </w:r>
      <w:r w:rsidRPr="004F0059">
        <w:rPr>
          <w:i/>
          <w:iCs/>
        </w:rPr>
        <w:t>$TESP_INSTALL=/</w:t>
      </w:r>
      <w:proofErr w:type="spellStart"/>
      <w:r w:rsidRPr="004F0059">
        <w:rPr>
          <w:i/>
          <w:iCs/>
        </w:rPr>
        <w:t>usr</w:t>
      </w:r>
      <w:proofErr w:type="spellEnd"/>
      <w:r w:rsidRPr="004F0059">
        <w:rPr>
          <w:i/>
          <w:iCs/>
        </w:rPr>
        <w:t>/local</w:t>
      </w:r>
      <w:r>
        <w:t xml:space="preserve"> for FNCS and HELICS</w:t>
      </w:r>
    </w:p>
    <w:p w14:paraId="69E20CAB" w14:textId="4E127529" w:rsidR="004F0059" w:rsidRPr="00B20C2A" w:rsidRDefault="004F0059" w:rsidP="004F0059">
      <w:pPr>
        <w:pStyle w:val="ListParagraph"/>
        <w:numPr>
          <w:ilvl w:val="0"/>
          <w:numId w:val="42"/>
        </w:numPr>
      </w:pPr>
      <w:r>
        <w:t xml:space="preserve">To synch the Python interface, use </w:t>
      </w:r>
      <w:r w:rsidRPr="004F0059">
        <w:rPr>
          <w:i/>
          <w:iCs/>
        </w:rPr>
        <w:t xml:space="preserve">pip install </w:t>
      </w:r>
      <w:proofErr w:type="spellStart"/>
      <w:r w:rsidRPr="004F0059">
        <w:rPr>
          <w:i/>
          <w:iCs/>
        </w:rPr>
        <w:t>helics</w:t>
      </w:r>
      <w:proofErr w:type="spellEnd"/>
      <w:r w:rsidRPr="004F0059">
        <w:rPr>
          <w:i/>
          <w:iCs/>
        </w:rPr>
        <w:t>==2.6.1</w:t>
      </w:r>
      <w:r>
        <w:t xml:space="preserve">, where 2.6.1 is the result of </w:t>
      </w:r>
      <w:proofErr w:type="spellStart"/>
      <w:r w:rsidRPr="004F0059">
        <w:rPr>
          <w:i/>
          <w:iCs/>
        </w:rPr>
        <w:t>helics_broker</w:t>
      </w:r>
      <w:proofErr w:type="spellEnd"/>
      <w:r w:rsidRPr="004F0059">
        <w:rPr>
          <w:i/>
          <w:iCs/>
        </w:rPr>
        <w:t xml:space="preserve"> --version</w:t>
      </w:r>
    </w:p>
    <w:p w14:paraId="5FF61FAC" w14:textId="72ACE578" w:rsidR="00717592" w:rsidRDefault="00717592" w:rsidP="00717592">
      <w:pPr>
        <w:pStyle w:val="Heading1"/>
      </w:pPr>
      <w:bookmarkStart w:id="12" w:name="_Toc60868845"/>
      <w:r>
        <w:t xml:space="preserve">FNCS </w:t>
      </w:r>
      <w:r w:rsidR="00B36C1C">
        <w:t xml:space="preserve">and HELICS </w:t>
      </w:r>
      <w:r>
        <w:t>Example</w:t>
      </w:r>
      <w:r w:rsidR="00B36C1C">
        <w:t>s</w:t>
      </w:r>
      <w:bookmarkEnd w:id="12"/>
    </w:p>
    <w:p w14:paraId="54C5AF45" w14:textId="51281294" w:rsidR="00717592" w:rsidRDefault="00C83A6A" w:rsidP="00717592">
      <w:r>
        <w:t xml:space="preserve">Input files for this example may be found under </w:t>
      </w:r>
      <w:r w:rsidRPr="00C83A6A">
        <w:rPr>
          <w:b/>
          <w:bCs/>
          <w:i/>
          <w:iCs/>
        </w:rPr>
        <w:t>Version7/Source/CMD/Test</w:t>
      </w:r>
      <w:r>
        <w:t xml:space="preserve"> of the repository. With reference to </w:t>
      </w:r>
      <w:r>
        <w:fldChar w:fldCharType="begin"/>
      </w:r>
      <w:r>
        <w:instrText xml:space="preserve"> REF _Ref9513716 \h </w:instrText>
      </w:r>
      <w:r>
        <w:fldChar w:fldCharType="separate"/>
      </w:r>
      <w:r>
        <w:t xml:space="preserve">Figure </w:t>
      </w:r>
      <w:r>
        <w:rPr>
          <w:noProof/>
        </w:rPr>
        <w:t>1</w:t>
      </w:r>
      <w:r>
        <w:fldChar w:fldCharType="end"/>
      </w:r>
      <w:r>
        <w:t>, a 285-kW solar generator has been added to bus 634, and then a cloudy day is simulated at 1-second time steps. At mid-day, the normally-closed switch from 671 to 692 opens, which drops part of the load.</w:t>
      </w:r>
      <w:r w:rsidR="00631D1E">
        <w:t xml:space="preserve"> The total feeder load is plotted to the right of </w:t>
      </w:r>
      <w:r w:rsidR="00631D1E">
        <w:fldChar w:fldCharType="begin"/>
      </w:r>
      <w:r w:rsidR="00631D1E">
        <w:instrText xml:space="preserve"> REF _Ref9513716 \h </w:instrText>
      </w:r>
      <w:r w:rsidR="00631D1E">
        <w:fldChar w:fldCharType="separate"/>
      </w:r>
      <w:r w:rsidR="00631D1E">
        <w:t xml:space="preserve">Figure </w:t>
      </w:r>
      <w:r w:rsidR="00631D1E">
        <w:rPr>
          <w:noProof/>
        </w:rPr>
        <w:t>1</w:t>
      </w:r>
      <w:r w:rsidR="00631D1E">
        <w:fldChar w:fldCharType="end"/>
      </w:r>
      <w:r w:rsidR="00631D1E">
        <w:t xml:space="preserve">, and it shows the effect of both PV generation during daylight hours, and the load shedding at mid-day.  Otherwise, the feeder load would </w:t>
      </w:r>
      <w:r w:rsidR="00F45788">
        <w:t xml:space="preserve">have </w:t>
      </w:r>
      <w:r w:rsidR="00631D1E">
        <w:t>be</w:t>
      </w:r>
      <w:r w:rsidR="00F45788">
        <w:t>en</w:t>
      </w:r>
      <w:r w:rsidR="00631D1E">
        <w:t xml:space="preserve"> constant at about 3600 kW.</w:t>
      </w:r>
    </w:p>
    <w:p w14:paraId="794488FF" w14:textId="38F91E23" w:rsidR="00717592" w:rsidRDefault="00717592" w:rsidP="00717592">
      <w:r w:rsidRPr="00717592">
        <w:rPr>
          <w:noProof/>
        </w:rPr>
        <w:lastRenderedPageBreak/>
        <w:drawing>
          <wp:inline distT="0" distB="0" distL="0" distR="0" wp14:anchorId="5390776E" wp14:editId="2A214A6F">
            <wp:extent cx="2412219" cy="2044643"/>
            <wp:effectExtent l="0" t="0" r="1270" b="635"/>
            <wp:docPr id="18" name="Picture 17" descr="ieee_13">
              <a:extLst xmlns:a="http://schemas.openxmlformats.org/drawingml/2006/main">
                <a:ext uri="{FF2B5EF4-FFF2-40B4-BE49-F238E27FC236}">
                  <a16:creationId xmlns:a16="http://schemas.microsoft.com/office/drawing/2014/main" id="{F8309B20-677F-4273-AD93-5B1CBC0EB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ieee_13">
                      <a:extLst>
                        <a:ext uri="{FF2B5EF4-FFF2-40B4-BE49-F238E27FC236}">
                          <a16:creationId xmlns:a16="http://schemas.microsoft.com/office/drawing/2014/main" id="{F8309B20-677F-4273-AD93-5B1CBC0EB0DF}"/>
                        </a:ext>
                      </a:extLst>
                    </pic:cNvPr>
                    <pic:cNvPicPr>
                      <a:picLocks noChangeAspect="1"/>
                    </pic:cNvPicPr>
                  </pic:nvPicPr>
                  <pic:blipFill>
                    <a:blip r:embed="rId26" cstate="print"/>
                    <a:srcRect/>
                    <a:stretch>
                      <a:fillRect/>
                    </a:stretch>
                  </pic:blipFill>
                  <pic:spPr bwMode="auto">
                    <a:xfrm>
                      <a:off x="0" y="0"/>
                      <a:ext cx="2494290" cy="2114208"/>
                    </a:xfrm>
                    <a:prstGeom prst="rect">
                      <a:avLst/>
                    </a:prstGeom>
                    <a:noFill/>
                  </pic:spPr>
                </pic:pic>
              </a:graphicData>
            </a:graphic>
          </wp:inline>
        </w:drawing>
      </w:r>
      <w:r>
        <w:rPr>
          <w:noProof/>
        </w:rPr>
        <w:drawing>
          <wp:inline distT="0" distB="0" distL="0" distR="0" wp14:anchorId="75C83776" wp14:editId="0FA145A2">
            <wp:extent cx="3410645" cy="2046386"/>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486525" cy="2091914"/>
                    </a:xfrm>
                    <a:prstGeom prst="rect">
                      <a:avLst/>
                    </a:prstGeom>
                  </pic:spPr>
                </pic:pic>
              </a:graphicData>
            </a:graphic>
          </wp:inline>
        </w:drawing>
      </w:r>
    </w:p>
    <w:p w14:paraId="4805E6BA" w14:textId="25D09C24" w:rsidR="00717592" w:rsidRDefault="00580F9F" w:rsidP="00580F9F">
      <w:pPr>
        <w:pStyle w:val="Caption"/>
      </w:pPr>
      <w:bookmarkStart w:id="13" w:name="_Ref9513716"/>
      <w:r>
        <w:t xml:space="preserve">Figure </w:t>
      </w:r>
      <w:r w:rsidR="00860783">
        <w:fldChar w:fldCharType="begin"/>
      </w:r>
      <w:r w:rsidR="00860783">
        <w:instrText xml:space="preserve"> SEQ Figure \* ARABIC </w:instrText>
      </w:r>
      <w:r w:rsidR="00860783">
        <w:fldChar w:fldCharType="separate"/>
      </w:r>
      <w:r w:rsidR="001D18E8">
        <w:rPr>
          <w:noProof/>
        </w:rPr>
        <w:t>1</w:t>
      </w:r>
      <w:r w:rsidR="00860783">
        <w:rPr>
          <w:noProof/>
        </w:rPr>
        <w:fldChar w:fldCharType="end"/>
      </w:r>
      <w:bookmarkEnd w:id="13"/>
      <w:r>
        <w:t xml:space="preserve">: Daily simulation of IEEE 13-bus system at 1-second time steps. </w:t>
      </w:r>
      <w:r w:rsidR="004D2BB1">
        <w:t xml:space="preserve">This feeder’s peak load is about 3600 kW. Here, 285 kW of solar </w:t>
      </w:r>
      <w:r>
        <w:t xml:space="preserve">PV </w:t>
      </w:r>
      <w:r w:rsidR="004D2BB1">
        <w:t xml:space="preserve">generation </w:t>
      </w:r>
      <w:r>
        <w:t>has been added to bus 634. The normally closed (NC) switch opens at about noon.</w:t>
      </w:r>
    </w:p>
    <w:p w14:paraId="53CB94B0" w14:textId="0DDF6AE4" w:rsidR="00D03BDC" w:rsidRDefault="00D03BDC" w:rsidP="00D03BDC">
      <w:r>
        <w:t xml:space="preserve">The bash script that runs this example on Mac or Linux follows (a similar batch file is under development for Windows), as </w:t>
      </w:r>
      <w:r w:rsidRPr="00D03BDC">
        <w:rPr>
          <w:b/>
          <w:bCs/>
          <w:i/>
          <w:iCs/>
        </w:rPr>
        <w:t>test_fncspv.sh</w:t>
      </w:r>
      <w:r>
        <w:t>. The three federates are OpenDSS, a FNCS player to pipe scripted commands into OpenDSS, and a FNCS tracer to log publications from OpenDSS.</w:t>
      </w:r>
    </w:p>
    <w:p w14:paraId="09CA1729" w14:textId="77777777" w:rsidR="00D03BDC" w:rsidRPr="00D03BDC" w:rsidRDefault="00D03BDC" w:rsidP="00D03B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fncs_broker</w:t>
      </w:r>
      <w:proofErr w:type="spellEnd"/>
      <w:r w:rsidRPr="00D03BDC">
        <w:rPr>
          <w:rFonts w:ascii="Courier New" w:eastAsia="Times New Roman" w:hAnsi="Courier New" w:cs="Courier New"/>
          <w:color w:val="000000"/>
          <w:sz w:val="16"/>
          <w:szCs w:val="16"/>
        </w:rPr>
        <w:t xml:space="preserve"> </w:t>
      </w:r>
      <w:r w:rsidRPr="00D03BDC">
        <w:rPr>
          <w:rFonts w:ascii="Courier New" w:eastAsia="Times New Roman" w:hAnsi="Courier New" w:cs="Courier New"/>
          <w:color w:val="000080"/>
          <w:sz w:val="16"/>
          <w:szCs w:val="16"/>
        </w:rPr>
        <w:t>3</w:t>
      </w:r>
      <w:r w:rsidRPr="00D03BDC">
        <w:rPr>
          <w:rFonts w:ascii="Courier New" w:eastAsia="Times New Roman" w:hAnsi="Courier New" w:cs="Courier New"/>
          <w:color w:val="000000"/>
          <w:sz w:val="16"/>
          <w:szCs w:val="16"/>
        </w:rPr>
        <w:t xml:space="preserve"> &amp;&gt; brokerpv.log &amp;)</w:t>
      </w:r>
    </w:p>
    <w:p w14:paraId="28E7431B" w14:textId="77777777" w:rsidR="00D03BDC" w:rsidRPr="00D03BDC" w:rsidRDefault="00D03BDC" w:rsidP="00D03B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fncs_player</w:t>
      </w:r>
      <w:proofErr w:type="spellEnd"/>
      <w:r w:rsidRPr="00D03BDC">
        <w:rPr>
          <w:rFonts w:ascii="Courier New" w:eastAsia="Times New Roman" w:hAnsi="Courier New" w:cs="Courier New"/>
          <w:color w:val="000000"/>
          <w:sz w:val="16"/>
          <w:szCs w:val="16"/>
        </w:rPr>
        <w:t xml:space="preserve">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 xml:space="preserve">h </w:t>
      </w:r>
      <w:proofErr w:type="spellStart"/>
      <w:r w:rsidRPr="00D03BDC">
        <w:rPr>
          <w:rFonts w:ascii="Courier New" w:eastAsia="Times New Roman" w:hAnsi="Courier New" w:cs="Courier New"/>
          <w:color w:val="000000"/>
          <w:sz w:val="16"/>
          <w:szCs w:val="16"/>
        </w:rPr>
        <w:t>opendss.playerpv</w:t>
      </w:r>
      <w:proofErr w:type="spellEnd"/>
      <w:r w:rsidRPr="00D03BDC">
        <w:rPr>
          <w:rFonts w:ascii="Courier New" w:eastAsia="Times New Roman" w:hAnsi="Courier New" w:cs="Courier New"/>
          <w:color w:val="000000"/>
          <w:sz w:val="16"/>
          <w:szCs w:val="16"/>
        </w:rPr>
        <w:t xml:space="preserve"> &amp;&gt; playerpv.log &amp;)</w:t>
      </w:r>
    </w:p>
    <w:p w14:paraId="4B063A06" w14:textId="77777777" w:rsidR="00D03BDC" w:rsidRPr="00D03BDC" w:rsidRDefault="00D03BDC" w:rsidP="00D03B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port</w:t>
      </w:r>
      <w:r w:rsidRPr="00D03BDC">
        <w:rPr>
          <w:rFonts w:ascii="Courier New" w:eastAsia="Times New Roman" w:hAnsi="Courier New" w:cs="Courier New"/>
          <w:color w:val="000000"/>
          <w:sz w:val="16"/>
          <w:szCs w:val="16"/>
        </w:rPr>
        <w:t xml:space="preserve"> FNCS_CONFIG_FILE=</w:t>
      </w:r>
      <w:proofErr w:type="spellStart"/>
      <w:r w:rsidRPr="00D03BDC">
        <w:rPr>
          <w:rFonts w:ascii="Courier New" w:eastAsia="Times New Roman" w:hAnsi="Courier New" w:cs="Courier New"/>
          <w:color w:val="000000"/>
          <w:sz w:val="16"/>
          <w:szCs w:val="16"/>
        </w:rPr>
        <w:t>tracer.yaml</w:t>
      </w:r>
      <w:proofErr w:type="spellEnd"/>
      <w:r w:rsidRPr="00D03BDC">
        <w:rPr>
          <w:rFonts w:ascii="Courier New" w:eastAsia="Times New Roman" w:hAnsi="Courier New" w:cs="Courier New"/>
          <w:color w:val="000000"/>
          <w:sz w:val="16"/>
          <w:szCs w:val="16"/>
        </w:rPr>
        <w:t xml:space="preserve"> &amp;&amp; </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fncs_tracer</w:t>
      </w:r>
      <w:proofErr w:type="spellEnd"/>
      <w:r w:rsidRPr="00D03BDC">
        <w:rPr>
          <w:rFonts w:ascii="Courier New" w:eastAsia="Times New Roman" w:hAnsi="Courier New" w:cs="Courier New"/>
          <w:color w:val="000000"/>
          <w:sz w:val="16"/>
          <w:szCs w:val="16"/>
        </w:rPr>
        <w:t xml:space="preserve">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 xml:space="preserve">h </w:t>
      </w:r>
      <w:proofErr w:type="spellStart"/>
      <w:r w:rsidRPr="00D03BDC">
        <w:rPr>
          <w:rFonts w:ascii="Courier New" w:eastAsia="Times New Roman" w:hAnsi="Courier New" w:cs="Courier New"/>
          <w:color w:val="000000"/>
          <w:sz w:val="16"/>
          <w:szCs w:val="16"/>
        </w:rPr>
        <w:t>tracerpv.out</w:t>
      </w:r>
      <w:proofErr w:type="spellEnd"/>
      <w:r w:rsidRPr="00D03BDC">
        <w:rPr>
          <w:rFonts w:ascii="Courier New" w:eastAsia="Times New Roman" w:hAnsi="Courier New" w:cs="Courier New"/>
          <w:color w:val="000000"/>
          <w:sz w:val="16"/>
          <w:szCs w:val="16"/>
        </w:rPr>
        <w:t xml:space="preserve"> &amp;&gt; tracerpv.log &amp;)</w:t>
      </w:r>
    </w:p>
    <w:p w14:paraId="48ECE281" w14:textId="77777777" w:rsidR="00D03BDC" w:rsidRPr="00D03BDC" w:rsidRDefault="00D03BDC" w:rsidP="00D03B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port</w:t>
      </w:r>
      <w:r w:rsidRPr="00D03BDC">
        <w:rPr>
          <w:rFonts w:ascii="Courier New" w:eastAsia="Times New Roman" w:hAnsi="Courier New" w:cs="Courier New"/>
          <w:color w:val="000000"/>
          <w:sz w:val="16"/>
          <w:szCs w:val="16"/>
        </w:rPr>
        <w:t xml:space="preserve"> FNCS_CONFIG_FILE=</w:t>
      </w:r>
      <w:proofErr w:type="spellStart"/>
      <w:r w:rsidRPr="00D03BDC">
        <w:rPr>
          <w:rFonts w:ascii="Courier New" w:eastAsia="Times New Roman" w:hAnsi="Courier New" w:cs="Courier New"/>
          <w:color w:val="000000"/>
          <w:sz w:val="16"/>
          <w:szCs w:val="16"/>
        </w:rPr>
        <w:t>opendss.yaml</w:t>
      </w:r>
      <w:proofErr w:type="spellEnd"/>
      <w:r w:rsidRPr="00D03BDC">
        <w:rPr>
          <w:rFonts w:ascii="Courier New" w:eastAsia="Times New Roman" w:hAnsi="Courier New" w:cs="Courier New"/>
          <w:color w:val="000000"/>
          <w:sz w:val="16"/>
          <w:szCs w:val="16"/>
        </w:rPr>
        <w:t xml:space="preserve"> &amp;&amp; </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opendsscmd</w:t>
      </w:r>
      <w:proofErr w:type="spellEnd"/>
      <w:r w:rsidRPr="00D03BDC">
        <w:rPr>
          <w:rFonts w:ascii="Courier New" w:eastAsia="Times New Roman" w:hAnsi="Courier New" w:cs="Courier New"/>
          <w:color w:val="000000"/>
          <w:sz w:val="16"/>
          <w:szCs w:val="16"/>
        </w:rPr>
        <w:t xml:space="preserve"> -f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h &amp;&gt; opendsspv.log &amp;)</w:t>
      </w:r>
    </w:p>
    <w:p w14:paraId="0B41B41F" w14:textId="77777777" w:rsidR="00D03BDC" w:rsidRDefault="00D03BDC" w:rsidP="00D03BDC"/>
    <w:p w14:paraId="5F84DCF5" w14:textId="72A7C80D" w:rsidR="00D03BDC" w:rsidRDefault="00D03BDC" w:rsidP="00D03BDC">
      <w:r>
        <w:t xml:space="preserve">The FNCS configuration file for </w:t>
      </w:r>
      <w:proofErr w:type="spellStart"/>
      <w:r>
        <w:t>OpenDSS</w:t>
      </w:r>
      <w:proofErr w:type="spellEnd"/>
      <w:r>
        <w:t xml:space="preserve">, </w:t>
      </w:r>
      <w:proofErr w:type="spellStart"/>
      <w:r w:rsidRPr="00D03BDC">
        <w:rPr>
          <w:b/>
          <w:bCs/>
          <w:i/>
          <w:iCs/>
        </w:rPr>
        <w:t>opendss.yaml</w:t>
      </w:r>
      <w:proofErr w:type="spellEnd"/>
      <w:r>
        <w:t>, is show below.</w:t>
      </w:r>
    </w:p>
    <w:p w14:paraId="7EFAD4EE" w14:textId="77777777" w:rsidR="00D03BDC" w:rsidRDefault="00D03BDC" w:rsidP="00D03BDC">
      <w:pPr>
        <w:pStyle w:val="HTMLPreformatted"/>
        <w:shd w:val="clear" w:color="auto" w:fill="FFFFFF"/>
        <w:rPr>
          <w:color w:val="000000"/>
        </w:rPr>
      </w:pPr>
      <w:r>
        <w:rPr>
          <w:color w:val="000000"/>
        </w:rPr>
        <w:t xml:space="preserve">name: </w:t>
      </w:r>
      <w:proofErr w:type="spellStart"/>
      <w:r>
        <w:rPr>
          <w:color w:val="000000"/>
        </w:rPr>
        <w:t>opendss</w:t>
      </w:r>
      <w:proofErr w:type="spellEnd"/>
    </w:p>
    <w:p w14:paraId="77C7AE96" w14:textId="77777777" w:rsidR="00D03BDC" w:rsidRDefault="00D03BDC" w:rsidP="00D03BDC">
      <w:pPr>
        <w:pStyle w:val="HTMLPreformatted"/>
        <w:shd w:val="clear" w:color="auto" w:fill="FFFFFF"/>
        <w:rPr>
          <w:color w:val="000000"/>
        </w:rPr>
      </w:pPr>
      <w:proofErr w:type="spellStart"/>
      <w:r>
        <w:rPr>
          <w:color w:val="000000"/>
        </w:rPr>
        <w:t>time_delta</w:t>
      </w:r>
      <w:proofErr w:type="spellEnd"/>
      <w:r>
        <w:rPr>
          <w:color w:val="000000"/>
        </w:rPr>
        <w:t>: 1s</w:t>
      </w:r>
    </w:p>
    <w:p w14:paraId="4281A1B6" w14:textId="77777777" w:rsidR="00D03BDC" w:rsidRDefault="00D03BDC" w:rsidP="00D03BDC">
      <w:pPr>
        <w:pStyle w:val="HTMLPreformatted"/>
        <w:shd w:val="clear" w:color="auto" w:fill="FFFFFF"/>
        <w:rPr>
          <w:color w:val="000000"/>
        </w:rPr>
      </w:pPr>
      <w:r>
        <w:rPr>
          <w:color w:val="000000"/>
        </w:rPr>
        <w:t xml:space="preserve">broker: </w:t>
      </w:r>
      <w:r w:rsidRPr="005A5198">
        <w:rPr>
          <w:color w:val="FF0000"/>
        </w:rPr>
        <w:t>tcp://localhost:5570</w:t>
      </w:r>
    </w:p>
    <w:p w14:paraId="02258848" w14:textId="77777777" w:rsidR="00D03BDC" w:rsidRDefault="00D03BDC" w:rsidP="00D03BDC">
      <w:pPr>
        <w:pStyle w:val="HTMLPreformatted"/>
        <w:shd w:val="clear" w:color="auto" w:fill="FFFFFF"/>
        <w:rPr>
          <w:color w:val="000000"/>
        </w:rPr>
      </w:pPr>
      <w:r>
        <w:rPr>
          <w:color w:val="000000"/>
        </w:rPr>
        <w:t>values:</w:t>
      </w:r>
    </w:p>
    <w:p w14:paraId="74E9D85E" w14:textId="77777777" w:rsidR="00D03BDC" w:rsidRDefault="00D03BDC" w:rsidP="00D03BDC">
      <w:pPr>
        <w:pStyle w:val="HTMLPreformatted"/>
        <w:shd w:val="clear" w:color="auto" w:fill="FFFFFF"/>
        <w:rPr>
          <w:color w:val="000000"/>
        </w:rPr>
      </w:pPr>
      <w:r>
        <w:rPr>
          <w:color w:val="000000"/>
        </w:rPr>
        <w:t xml:space="preserve">    command:</w:t>
      </w:r>
    </w:p>
    <w:p w14:paraId="4A1E806B" w14:textId="77777777" w:rsidR="00D03BDC" w:rsidRDefault="00D03BDC" w:rsidP="00D03BDC">
      <w:pPr>
        <w:pStyle w:val="HTMLPreformatted"/>
        <w:shd w:val="clear" w:color="auto" w:fill="FFFFFF"/>
        <w:rPr>
          <w:color w:val="000000"/>
        </w:rPr>
      </w:pPr>
      <w:r>
        <w:rPr>
          <w:color w:val="000000"/>
        </w:rPr>
        <w:t xml:space="preserve">        topic: </w:t>
      </w:r>
      <w:r w:rsidRPr="005A5198">
        <w:rPr>
          <w:color w:val="FF0000"/>
        </w:rPr>
        <w:t>player</w:t>
      </w:r>
      <w:r>
        <w:rPr>
          <w:color w:val="000000"/>
        </w:rPr>
        <w:t>/command</w:t>
      </w:r>
    </w:p>
    <w:p w14:paraId="0F31536E" w14:textId="77777777" w:rsidR="00D03BDC" w:rsidRDefault="00D03BDC" w:rsidP="00D03BDC">
      <w:pPr>
        <w:pStyle w:val="HTMLPreformatted"/>
        <w:shd w:val="clear" w:color="auto" w:fill="FFFFFF"/>
        <w:rPr>
          <w:color w:val="000000"/>
        </w:rPr>
      </w:pPr>
      <w:r>
        <w:rPr>
          <w:color w:val="000000"/>
        </w:rPr>
        <w:t xml:space="preserve">        default: 0</w:t>
      </w:r>
    </w:p>
    <w:p w14:paraId="725A4C2B" w14:textId="77777777" w:rsidR="00D03BDC" w:rsidRDefault="00D03BDC" w:rsidP="00D03BDC">
      <w:pPr>
        <w:pStyle w:val="HTMLPreformatted"/>
        <w:shd w:val="clear" w:color="auto" w:fill="FFFFFF"/>
        <w:rPr>
          <w:color w:val="000000"/>
        </w:rPr>
      </w:pPr>
      <w:r>
        <w:rPr>
          <w:color w:val="000000"/>
        </w:rPr>
        <w:t xml:space="preserve">        list: true</w:t>
      </w:r>
    </w:p>
    <w:p w14:paraId="0D290A15" w14:textId="77777777" w:rsidR="00D03BDC" w:rsidRDefault="00D03BDC" w:rsidP="00D03BDC">
      <w:pPr>
        <w:pStyle w:val="HTMLPreformatted"/>
        <w:shd w:val="clear" w:color="auto" w:fill="FFFFFF"/>
        <w:rPr>
          <w:color w:val="000000"/>
        </w:rPr>
      </w:pPr>
    </w:p>
    <w:p w14:paraId="29B27CCE" w14:textId="074E7F8F" w:rsidR="00D03BDC" w:rsidRDefault="00D03BDC" w:rsidP="00D03BDC">
      <w:r>
        <w:t xml:space="preserve">For now, OpenDSS only subscribes to scripted text commands, which is enough for the </w:t>
      </w:r>
      <w:proofErr w:type="spellStart"/>
      <w:r>
        <w:t>GridAPPS</w:t>
      </w:r>
      <w:proofErr w:type="spellEnd"/>
      <w:r>
        <w:t>-D and TESP use cases.</w:t>
      </w:r>
      <w:r w:rsidR="005A5198">
        <w:t xml:space="preserve"> The only likely changes are highlighted in </w:t>
      </w:r>
      <w:r w:rsidR="005A5198" w:rsidRPr="00D61BED">
        <w:rPr>
          <w:color w:val="FF0000"/>
        </w:rPr>
        <w:t>red</w:t>
      </w:r>
      <w:r w:rsidR="005A5198">
        <w:t>, for the FNCS port and the federate that’s going to be issuing commands to OpenDSS.</w:t>
      </w:r>
    </w:p>
    <w:p w14:paraId="69803822" w14:textId="0E8945EE" w:rsidR="008733B6" w:rsidRDefault="008733B6" w:rsidP="00D03BDC">
      <w:r>
        <w:t xml:space="preserve">The scripted commands are found in </w:t>
      </w:r>
      <w:proofErr w:type="spellStart"/>
      <w:r w:rsidRPr="008733B6">
        <w:rPr>
          <w:b/>
          <w:bCs/>
          <w:i/>
          <w:iCs/>
        </w:rPr>
        <w:t>opendss.playerpv</w:t>
      </w:r>
      <w:proofErr w:type="spellEnd"/>
      <w:r>
        <w:t>, reproduced below. The commands from 0 to 9 ns set up the simulation according to OpenDSS syntax. See the documentation that comes with OpenDSS for more details on the syntax and features.  The command at 10 ns requests the start of an 86400s simulation, which actually begins at 1s or 1e9 ns.</w:t>
      </w:r>
    </w:p>
    <w:p w14:paraId="68CA102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time topic   value</w:t>
      </w:r>
    </w:p>
    <w:p w14:paraId="2AD9D9F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0 command redirect IEEE13Base.dss</w:t>
      </w:r>
    </w:p>
    <w:p w14:paraId="028ADA7B"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1 command new </w:t>
      </w:r>
      <w:proofErr w:type="spellStart"/>
      <w:r w:rsidRPr="008733B6">
        <w:rPr>
          <w:color w:val="000000"/>
          <w:sz w:val="16"/>
          <w:szCs w:val="16"/>
        </w:rPr>
        <w:t>loadshape.pvshape</w:t>
      </w:r>
      <w:proofErr w:type="spellEnd"/>
      <w:r w:rsidRPr="008733B6">
        <w:rPr>
          <w:color w:val="000000"/>
          <w:sz w:val="16"/>
          <w:szCs w:val="16"/>
        </w:rPr>
        <w:t xml:space="preserve"> </w:t>
      </w:r>
      <w:proofErr w:type="spellStart"/>
      <w:r w:rsidRPr="008733B6">
        <w:rPr>
          <w:color w:val="000000"/>
          <w:sz w:val="16"/>
          <w:szCs w:val="16"/>
        </w:rPr>
        <w:t>npts</w:t>
      </w:r>
      <w:proofErr w:type="spellEnd"/>
      <w:r w:rsidRPr="008733B6">
        <w:rPr>
          <w:color w:val="000000"/>
          <w:sz w:val="16"/>
          <w:szCs w:val="16"/>
        </w:rPr>
        <w:t xml:space="preserve">=86401 </w:t>
      </w:r>
      <w:proofErr w:type="spellStart"/>
      <w:r w:rsidRPr="008733B6">
        <w:rPr>
          <w:color w:val="000000"/>
          <w:sz w:val="16"/>
          <w:szCs w:val="16"/>
        </w:rPr>
        <w:t>sinterval</w:t>
      </w:r>
      <w:proofErr w:type="spellEnd"/>
      <w:r w:rsidRPr="008733B6">
        <w:rPr>
          <w:color w:val="000000"/>
          <w:sz w:val="16"/>
          <w:szCs w:val="16"/>
        </w:rPr>
        <w:t xml:space="preserve">=1 </w:t>
      </w:r>
      <w:proofErr w:type="spellStart"/>
      <w:r w:rsidRPr="008733B6">
        <w:rPr>
          <w:color w:val="000000"/>
          <w:sz w:val="16"/>
          <w:szCs w:val="16"/>
        </w:rPr>
        <w:t>mult</w:t>
      </w:r>
      <w:proofErr w:type="spellEnd"/>
      <w:r w:rsidRPr="008733B6">
        <w:rPr>
          <w:color w:val="000000"/>
          <w:sz w:val="16"/>
          <w:szCs w:val="16"/>
        </w:rPr>
        <w:t>=(file=pvshape.dat) action=normalize</w:t>
      </w:r>
    </w:p>
    <w:p w14:paraId="23EC51B0"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2 command new pvsystem.pv1 bus1=634 phases=3 kV=0.48 irradiance=1 </w:t>
      </w:r>
      <w:proofErr w:type="spellStart"/>
      <w:r w:rsidRPr="008733B6">
        <w:rPr>
          <w:color w:val="000000"/>
          <w:sz w:val="16"/>
          <w:szCs w:val="16"/>
        </w:rPr>
        <w:t>pmpp</w:t>
      </w:r>
      <w:proofErr w:type="spellEnd"/>
      <w:r w:rsidRPr="008733B6">
        <w:rPr>
          <w:color w:val="000000"/>
          <w:sz w:val="16"/>
          <w:szCs w:val="16"/>
        </w:rPr>
        <w:t>=285 kVA=300 daily=</w:t>
      </w:r>
      <w:proofErr w:type="spellStart"/>
      <w:r w:rsidRPr="008733B6">
        <w:rPr>
          <w:color w:val="000000"/>
          <w:sz w:val="16"/>
          <w:szCs w:val="16"/>
        </w:rPr>
        <w:t>pvshape</w:t>
      </w:r>
      <w:proofErr w:type="spellEnd"/>
    </w:p>
    <w:p w14:paraId="3C069ED6"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3 command new monitor.pv1v  element=pvsystem.pv1 terminal=1 mode=96</w:t>
      </w:r>
    </w:p>
    <w:p w14:paraId="650856A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4 command new monitor.pv1pq element=pvsystem.pv1 terminal=1 mode=65 </w:t>
      </w:r>
      <w:proofErr w:type="spellStart"/>
      <w:r w:rsidRPr="008733B6">
        <w:rPr>
          <w:color w:val="000000"/>
          <w:sz w:val="16"/>
          <w:szCs w:val="16"/>
        </w:rPr>
        <w:t>PPolar</w:t>
      </w:r>
      <w:proofErr w:type="spellEnd"/>
      <w:r w:rsidRPr="008733B6">
        <w:rPr>
          <w:color w:val="000000"/>
          <w:sz w:val="16"/>
          <w:szCs w:val="16"/>
        </w:rPr>
        <w:t>=NO</w:t>
      </w:r>
    </w:p>
    <w:p w14:paraId="0BF20A03"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5 command new </w:t>
      </w:r>
      <w:proofErr w:type="spellStart"/>
      <w:r w:rsidRPr="008733B6">
        <w:rPr>
          <w:color w:val="000000"/>
          <w:sz w:val="16"/>
          <w:szCs w:val="16"/>
        </w:rPr>
        <w:t>monitor.fdrpq</w:t>
      </w:r>
      <w:proofErr w:type="spellEnd"/>
      <w:r w:rsidRPr="008733B6">
        <w:rPr>
          <w:color w:val="000000"/>
          <w:sz w:val="16"/>
          <w:szCs w:val="16"/>
        </w:rPr>
        <w:t xml:space="preserve"> element=line.650632 terminal=1 mode=65 </w:t>
      </w:r>
      <w:proofErr w:type="spellStart"/>
      <w:r w:rsidRPr="008733B6">
        <w:rPr>
          <w:color w:val="000000"/>
          <w:sz w:val="16"/>
          <w:szCs w:val="16"/>
        </w:rPr>
        <w:t>PPolar</w:t>
      </w:r>
      <w:proofErr w:type="spellEnd"/>
      <w:r w:rsidRPr="008733B6">
        <w:rPr>
          <w:color w:val="000000"/>
          <w:sz w:val="16"/>
          <w:szCs w:val="16"/>
        </w:rPr>
        <w:t>=NO</w:t>
      </w:r>
    </w:p>
    <w:p w14:paraId="5F76BC6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6 command solve</w:t>
      </w:r>
    </w:p>
    <w:p w14:paraId="6927894C"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7 command export </w:t>
      </w:r>
      <w:proofErr w:type="gramStart"/>
      <w:r w:rsidRPr="008733B6">
        <w:rPr>
          <w:color w:val="000000"/>
          <w:sz w:val="16"/>
          <w:szCs w:val="16"/>
        </w:rPr>
        <w:t>summary</w:t>
      </w:r>
      <w:proofErr w:type="gramEnd"/>
      <w:r w:rsidRPr="008733B6">
        <w:rPr>
          <w:color w:val="000000"/>
          <w:sz w:val="16"/>
          <w:szCs w:val="16"/>
        </w:rPr>
        <w:t xml:space="preserve"> pvsnap_summary.csv</w:t>
      </w:r>
    </w:p>
    <w:p w14:paraId="2CCB1170"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8 command set </w:t>
      </w:r>
      <w:proofErr w:type="spellStart"/>
      <w:r w:rsidRPr="008733B6">
        <w:rPr>
          <w:color w:val="000000"/>
          <w:sz w:val="16"/>
          <w:szCs w:val="16"/>
        </w:rPr>
        <w:t>controlmode</w:t>
      </w:r>
      <w:proofErr w:type="spellEnd"/>
      <w:r w:rsidRPr="008733B6">
        <w:rPr>
          <w:color w:val="000000"/>
          <w:sz w:val="16"/>
          <w:szCs w:val="16"/>
        </w:rPr>
        <w:t>=static</w:t>
      </w:r>
    </w:p>
    <w:p w14:paraId="0568AD97"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9 command set </w:t>
      </w:r>
      <w:proofErr w:type="spellStart"/>
      <w:r w:rsidRPr="008733B6">
        <w:rPr>
          <w:color w:val="000000"/>
          <w:sz w:val="16"/>
          <w:szCs w:val="16"/>
        </w:rPr>
        <w:t>maxcontroliter</w:t>
      </w:r>
      <w:proofErr w:type="spellEnd"/>
      <w:r w:rsidRPr="008733B6">
        <w:rPr>
          <w:color w:val="000000"/>
          <w:sz w:val="16"/>
          <w:szCs w:val="16"/>
        </w:rPr>
        <w:t>=1000</w:t>
      </w:r>
    </w:p>
    <w:p w14:paraId="1BD81A4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lastRenderedPageBreak/>
        <w:t xml:space="preserve">10 command  solve mode=daily </w:t>
      </w:r>
      <w:proofErr w:type="spellStart"/>
      <w:r w:rsidRPr="008733B6">
        <w:rPr>
          <w:color w:val="000000"/>
          <w:sz w:val="16"/>
          <w:szCs w:val="16"/>
        </w:rPr>
        <w:t>stepsize</w:t>
      </w:r>
      <w:proofErr w:type="spellEnd"/>
      <w:r w:rsidRPr="008733B6">
        <w:rPr>
          <w:color w:val="000000"/>
          <w:sz w:val="16"/>
          <w:szCs w:val="16"/>
        </w:rPr>
        <w:t>=1s number=86400</w:t>
      </w:r>
    </w:p>
    <w:p w14:paraId="4C75C866"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42401500000000 command open Line.671692 1</w:t>
      </w:r>
    </w:p>
    <w:p w14:paraId="5D95D56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86401000000000 command export monitors pv1v</w:t>
      </w:r>
    </w:p>
    <w:p w14:paraId="5827F2C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86401000000000 command export monitors pv1pq</w:t>
      </w:r>
    </w:p>
    <w:p w14:paraId="0F98D45F"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86401000000000 command export monitors </w:t>
      </w:r>
      <w:proofErr w:type="spellStart"/>
      <w:r w:rsidRPr="008733B6">
        <w:rPr>
          <w:color w:val="000000"/>
          <w:sz w:val="16"/>
          <w:szCs w:val="16"/>
        </w:rPr>
        <w:t>fdrpq</w:t>
      </w:r>
      <w:proofErr w:type="spellEnd"/>
    </w:p>
    <w:p w14:paraId="7517F675" w14:textId="77777777" w:rsidR="008733B6" w:rsidRDefault="008733B6" w:rsidP="008733B6">
      <w:pPr>
        <w:pStyle w:val="HTMLPreformatted"/>
        <w:shd w:val="clear" w:color="auto" w:fill="FFFFFF"/>
        <w:rPr>
          <w:color w:val="000000"/>
        </w:rPr>
      </w:pPr>
      <w:r w:rsidRPr="008733B6">
        <w:rPr>
          <w:color w:val="000000"/>
          <w:sz w:val="16"/>
          <w:szCs w:val="16"/>
        </w:rPr>
        <w:t>86401000000000 command quit</w:t>
      </w:r>
    </w:p>
    <w:p w14:paraId="653D6AE2" w14:textId="562434DE" w:rsidR="008733B6" w:rsidRDefault="008733B6" w:rsidP="009D39F3">
      <w:pPr>
        <w:spacing w:before="120"/>
      </w:pPr>
      <w:r>
        <w:t xml:space="preserve">At the end of each time step, which is 1s, a function called </w:t>
      </w:r>
      <w:proofErr w:type="spellStart"/>
      <w:r w:rsidRPr="008733B6">
        <w:rPr>
          <w:b/>
          <w:bCs/>
          <w:i/>
          <w:iCs/>
        </w:rPr>
        <w:t>TSolutionObj.Increment_time</w:t>
      </w:r>
      <w:proofErr w:type="spellEnd"/>
      <w:r>
        <w:t xml:space="preserve"> calls back to another function that issues </w:t>
      </w:r>
      <w:proofErr w:type="spellStart"/>
      <w:r w:rsidRPr="008733B6">
        <w:rPr>
          <w:b/>
          <w:bCs/>
          <w:i/>
          <w:iCs/>
        </w:rPr>
        <w:t>fncs_time_request</w:t>
      </w:r>
      <w:proofErr w:type="spellEnd"/>
      <w:r>
        <w:t xml:space="preserve">. For nearly all of the time steps, the callback function returns immediately and allows OpenDSS to just take the next time step.  However, at 42402s, the command “open Line.671692 1” has been received from FNCS. The time request is granted, but before returning control to the time step loop, the callback function executes that command to open a switch. We see the effect of this plotted in </w:t>
      </w:r>
      <w:r>
        <w:fldChar w:fldCharType="begin"/>
      </w:r>
      <w:r>
        <w:instrText xml:space="preserve"> REF _Ref9513716 \h </w:instrText>
      </w:r>
      <w:r>
        <w:fldChar w:fldCharType="separate"/>
      </w:r>
      <w:r>
        <w:t xml:space="preserve">Figure </w:t>
      </w:r>
      <w:r>
        <w:rPr>
          <w:noProof/>
        </w:rPr>
        <w:t>1</w:t>
      </w:r>
      <w:r>
        <w:fldChar w:fldCharType="end"/>
      </w:r>
      <w:r>
        <w:t>.</w:t>
      </w:r>
    </w:p>
    <w:p w14:paraId="460D15E5" w14:textId="6FD760A1" w:rsidR="004F0960" w:rsidRDefault="004F0960" w:rsidP="00D03BDC">
      <w:r>
        <w:t>The last four scripted commands will execute just after the time step looping has completed.  These export the monitor data to CSV files, and then quit OpenDSS.</w:t>
      </w:r>
      <w:r w:rsidR="00E819A5">
        <w:t xml:space="preserve"> This happens before the 25 hours specified in </w:t>
      </w:r>
      <w:r w:rsidR="00E819A5" w:rsidRPr="00E819A5">
        <w:rPr>
          <w:b/>
          <w:bCs/>
          <w:i/>
          <w:iCs/>
        </w:rPr>
        <w:t>test_fncspv.sh</w:t>
      </w:r>
      <w:r w:rsidR="00E819A5">
        <w:t>, but the broker and each federate complete an orderly shutdown.</w:t>
      </w:r>
    </w:p>
    <w:p w14:paraId="34A304AA" w14:textId="4967076D" w:rsidR="009D39F3" w:rsidRDefault="009D39F3" w:rsidP="00D03BDC">
      <w:r>
        <w:t>Other examples (</w:t>
      </w:r>
      <w:r w:rsidRPr="009D39F3">
        <w:rPr>
          <w:highlight w:val="yellow"/>
        </w:rPr>
        <w:t>TODO</w:t>
      </w:r>
      <w:r>
        <w:t>):</w:t>
      </w:r>
    </w:p>
    <w:p w14:paraId="1094C2FB" w14:textId="6D6A06BF" w:rsidR="009D39F3" w:rsidRDefault="009D39F3" w:rsidP="009D39F3">
      <w:pPr>
        <w:pStyle w:val="ListParagraph"/>
        <w:numPr>
          <w:ilvl w:val="0"/>
          <w:numId w:val="38"/>
        </w:numPr>
      </w:pPr>
      <w:r>
        <w:t xml:space="preserve">FNCS communication between </w:t>
      </w:r>
      <w:proofErr w:type="spellStart"/>
      <w:r>
        <w:t>OpenDSS</w:t>
      </w:r>
      <w:proofErr w:type="spellEnd"/>
      <w:r>
        <w:t xml:space="preserve"> feeder and </w:t>
      </w:r>
      <w:proofErr w:type="spellStart"/>
      <w:r>
        <w:t>GridLAB</w:t>
      </w:r>
      <w:proofErr w:type="spellEnd"/>
      <w:r>
        <w:t>-D houses</w:t>
      </w:r>
    </w:p>
    <w:p w14:paraId="1791BDEF" w14:textId="4517CFCB" w:rsidR="009D39F3" w:rsidRDefault="009D39F3" w:rsidP="009D39F3">
      <w:pPr>
        <w:pStyle w:val="ListParagraph"/>
        <w:numPr>
          <w:ilvl w:val="0"/>
          <w:numId w:val="38"/>
        </w:numPr>
      </w:pPr>
      <w:r>
        <w:t>HELICS version of the PV example</w:t>
      </w:r>
    </w:p>
    <w:p w14:paraId="3D8B8121" w14:textId="082655BD" w:rsidR="009D39F3" w:rsidRDefault="009D39F3" w:rsidP="009D39F3">
      <w:pPr>
        <w:pStyle w:val="ListParagraph"/>
        <w:numPr>
          <w:ilvl w:val="0"/>
          <w:numId w:val="38"/>
        </w:numPr>
      </w:pPr>
      <w:r>
        <w:t>HELICS version of the house example</w:t>
      </w:r>
    </w:p>
    <w:p w14:paraId="41B3EBDB" w14:textId="3DA16752" w:rsidR="009D39F3" w:rsidRDefault="009D39F3" w:rsidP="009D39F3">
      <w:pPr>
        <w:pStyle w:val="ListParagraph"/>
        <w:numPr>
          <w:ilvl w:val="0"/>
          <w:numId w:val="38"/>
        </w:numPr>
      </w:pPr>
      <w:r>
        <w:t>Description of the Nantucket Island FNCS example (IEEE Greentech submission)</w:t>
      </w:r>
    </w:p>
    <w:p w14:paraId="7405821D" w14:textId="214F9412" w:rsidR="001D18E8" w:rsidRDefault="001D18E8" w:rsidP="001D18E8">
      <w:pPr>
        <w:jc w:val="center"/>
      </w:pPr>
      <w:r>
        <w:rPr>
          <w:noProof/>
        </w:rPr>
        <w:drawing>
          <wp:inline distT="0" distB="0" distL="0" distR="0" wp14:anchorId="7AEC298A" wp14:editId="224C4292">
            <wp:extent cx="4353217" cy="194790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416023" cy="1976010"/>
                    </a:xfrm>
                    <a:prstGeom prst="rect">
                      <a:avLst/>
                    </a:prstGeom>
                  </pic:spPr>
                </pic:pic>
              </a:graphicData>
            </a:graphic>
          </wp:inline>
        </w:drawing>
      </w:r>
    </w:p>
    <w:p w14:paraId="04F03FD3" w14:textId="23CB709B" w:rsidR="001D18E8" w:rsidRDefault="001D18E8" w:rsidP="001D18E8">
      <w:pPr>
        <w:pStyle w:val="Caption"/>
      </w:pPr>
      <w:r>
        <w:t xml:space="preserve">Figure </w:t>
      </w:r>
      <w:r>
        <w:fldChar w:fldCharType="begin"/>
      </w:r>
      <w:r>
        <w:instrText xml:space="preserve"> SEQ Figure \* ARABIC </w:instrText>
      </w:r>
      <w:r>
        <w:fldChar w:fldCharType="separate"/>
      </w:r>
      <w:r>
        <w:rPr>
          <w:noProof/>
        </w:rPr>
        <w:t>2</w:t>
      </w:r>
      <w:r>
        <w:fldChar w:fldCharType="end"/>
      </w:r>
      <w:r>
        <w:t>: Simulation of transactive rationing with network model and weather</w:t>
      </w:r>
    </w:p>
    <w:p w14:paraId="517E71F3" w14:textId="77777777" w:rsidR="002970EE" w:rsidRDefault="002970EE" w:rsidP="0046310B">
      <w:pPr>
        <w:pStyle w:val="Heading1"/>
      </w:pPr>
      <w:bookmarkStart w:id="14" w:name="_Toc60868846"/>
      <w:r>
        <w:t xml:space="preserve">Developer Notes for </w:t>
      </w:r>
      <w:proofErr w:type="spellStart"/>
      <w:r>
        <w:t>OpenDSSCmd</w:t>
      </w:r>
      <w:bookmarkEnd w:id="14"/>
      <w:proofErr w:type="spellEnd"/>
    </w:p>
    <w:p w14:paraId="31418551" w14:textId="1D16A9AE" w:rsidR="0046310B" w:rsidRDefault="0046310B" w:rsidP="002970EE">
      <w:pPr>
        <w:pStyle w:val="Heading2"/>
      </w:pPr>
      <w:bookmarkStart w:id="15" w:name="_Toc60868847"/>
      <w:r>
        <w:t>Source Code Directories</w:t>
      </w:r>
      <w:bookmarkEnd w:id="15"/>
    </w:p>
    <w:p w14:paraId="1AD38FF4" w14:textId="0DBFBE6E" w:rsidR="0046310B" w:rsidRDefault="0046310B" w:rsidP="0046310B">
      <w:r>
        <w:t>The main files of interest for work done to date are:</w:t>
      </w:r>
    </w:p>
    <w:p w14:paraId="39B11B58" w14:textId="25B741A0" w:rsidR="000239FE" w:rsidRDefault="000239FE" w:rsidP="0046310B">
      <w:pPr>
        <w:pStyle w:val="ListParagraph"/>
        <w:numPr>
          <w:ilvl w:val="0"/>
          <w:numId w:val="31"/>
        </w:numPr>
      </w:pPr>
      <w:r>
        <w:t>Source/CMD/</w:t>
      </w:r>
      <w:proofErr w:type="spellStart"/>
      <w:r>
        <w:t>CmdForms.pas</w:t>
      </w:r>
      <w:proofErr w:type="spellEnd"/>
      <w:r>
        <w:t xml:space="preserve"> – non-graphical alternatives to the GUI components that are sprinkled throughout other source files</w:t>
      </w:r>
    </w:p>
    <w:p w14:paraId="0FF9312B" w14:textId="09771D71" w:rsidR="0046310B" w:rsidRDefault="0046310B" w:rsidP="0046310B">
      <w:pPr>
        <w:pStyle w:val="ListParagraph"/>
        <w:numPr>
          <w:ilvl w:val="0"/>
          <w:numId w:val="31"/>
        </w:numPr>
      </w:pPr>
      <w:r>
        <w:t>Source/CMD/</w:t>
      </w:r>
      <w:proofErr w:type="spellStart"/>
      <w:r>
        <w:t>FNCS.pas</w:t>
      </w:r>
      <w:proofErr w:type="spellEnd"/>
      <w:r>
        <w:t xml:space="preserve"> – loads and uses the FNCS shared library, i.e., </w:t>
      </w:r>
      <w:proofErr w:type="spellStart"/>
      <w:r>
        <w:t>dll</w:t>
      </w:r>
      <w:proofErr w:type="spellEnd"/>
      <w:r>
        <w:t xml:space="preserve">, </w:t>
      </w:r>
      <w:proofErr w:type="spellStart"/>
      <w:r>
        <w:t>dylib</w:t>
      </w:r>
      <w:proofErr w:type="spellEnd"/>
      <w:r>
        <w:t xml:space="preserve"> or so file.</w:t>
      </w:r>
    </w:p>
    <w:p w14:paraId="125A2C70" w14:textId="594C8ACE" w:rsidR="0046310B" w:rsidRDefault="0046310B" w:rsidP="0046310B">
      <w:pPr>
        <w:pStyle w:val="ListParagraph"/>
        <w:numPr>
          <w:ilvl w:val="0"/>
          <w:numId w:val="31"/>
        </w:numPr>
      </w:pPr>
      <w:r>
        <w:t>Source/CMD/</w:t>
      </w:r>
      <w:proofErr w:type="spellStart"/>
      <w:r>
        <w:t>opendsscmd</w:t>
      </w:r>
      <w:r w:rsidR="000239FE">
        <w:t>.lpr</w:t>
      </w:r>
      <w:proofErr w:type="spellEnd"/>
      <w:r w:rsidR="000239FE">
        <w:t xml:space="preserve"> – main source file for the </w:t>
      </w:r>
      <w:proofErr w:type="spellStart"/>
      <w:r w:rsidR="000239FE">
        <w:t>opendsscmd</w:t>
      </w:r>
      <w:proofErr w:type="spellEnd"/>
      <w:r w:rsidR="000239FE">
        <w:t xml:space="preserve"> application</w:t>
      </w:r>
    </w:p>
    <w:p w14:paraId="3F3DF559" w14:textId="7CF1E2BA" w:rsidR="0046310B" w:rsidRDefault="0046310B" w:rsidP="0046310B">
      <w:pPr>
        <w:pStyle w:val="ListParagraph"/>
        <w:numPr>
          <w:ilvl w:val="0"/>
          <w:numId w:val="31"/>
        </w:numPr>
      </w:pPr>
      <w:r>
        <w:t>Source/Common/</w:t>
      </w:r>
      <w:proofErr w:type="spellStart"/>
      <w:r>
        <w:t>Solution.pas</w:t>
      </w:r>
      <w:proofErr w:type="spellEnd"/>
      <w:r>
        <w:t xml:space="preserve"> – the </w:t>
      </w:r>
      <w:proofErr w:type="spellStart"/>
      <w:r w:rsidRPr="0046310B">
        <w:rPr>
          <w:i/>
          <w:iCs/>
        </w:rPr>
        <w:t>Increment_time</w:t>
      </w:r>
      <w:proofErr w:type="spellEnd"/>
      <w:r>
        <w:t xml:space="preserve"> function is here</w:t>
      </w:r>
    </w:p>
    <w:p w14:paraId="6693EA1C" w14:textId="75531B77" w:rsidR="0046310B" w:rsidRDefault="0046310B" w:rsidP="0046310B">
      <w:r>
        <w:lastRenderedPageBreak/>
        <w:t xml:space="preserve">OpenDSS is primarily a power flow program. A top-level roadmap to the source code sub-directories </w:t>
      </w:r>
      <w:r w:rsidR="00F46A09">
        <w:t>follows. Please consider any other source directories you may see to be orphaned, or otherwise deprecated.</w:t>
      </w:r>
    </w:p>
    <w:p w14:paraId="2006087F" w14:textId="5F8240D2" w:rsidR="0046310B" w:rsidRDefault="0046310B" w:rsidP="0046310B">
      <w:pPr>
        <w:pStyle w:val="ListParagraph"/>
        <w:numPr>
          <w:ilvl w:val="0"/>
          <w:numId w:val="32"/>
        </w:numPr>
      </w:pPr>
      <w:r>
        <w:t>Source/CMD</w:t>
      </w:r>
      <w:r w:rsidR="00F46A09">
        <w:t xml:space="preserve"> – the Lazarus/FPC version</w:t>
      </w:r>
    </w:p>
    <w:p w14:paraId="0DCB8F6C" w14:textId="475381BC" w:rsidR="00F46A09" w:rsidRDefault="00F46A09" w:rsidP="0046310B">
      <w:pPr>
        <w:pStyle w:val="ListParagraph"/>
        <w:numPr>
          <w:ilvl w:val="0"/>
          <w:numId w:val="32"/>
        </w:numPr>
      </w:pPr>
      <w:r>
        <w:t>Source/Common – circuits, buses and solutions</w:t>
      </w:r>
      <w:r w:rsidR="0097504A">
        <w:t>. The CIM export code is here.</w:t>
      </w:r>
    </w:p>
    <w:p w14:paraId="47166AB3" w14:textId="2D120B7B" w:rsidR="00F46A09" w:rsidRDefault="00F46A09" w:rsidP="0046310B">
      <w:pPr>
        <w:pStyle w:val="ListParagraph"/>
        <w:numPr>
          <w:ilvl w:val="0"/>
          <w:numId w:val="32"/>
        </w:numPr>
      </w:pPr>
      <w:r>
        <w:t>Source/Controls – regulator, capacitor, inverter, switch and other controls. The controls themselves do not carry power</w:t>
      </w:r>
    </w:p>
    <w:p w14:paraId="1212AEE6" w14:textId="305BE8E4" w:rsidR="00F46A09" w:rsidRDefault="00F46A09" w:rsidP="0046310B">
      <w:pPr>
        <w:pStyle w:val="ListParagraph"/>
        <w:numPr>
          <w:ilvl w:val="0"/>
          <w:numId w:val="32"/>
        </w:numPr>
      </w:pPr>
      <w:r>
        <w:t>Source/DDLL – a direct-DLL interface, which we are partly implementing in FNCS and HELICS</w:t>
      </w:r>
    </w:p>
    <w:p w14:paraId="0B6F8418" w14:textId="4DDC822B" w:rsidR="0046310B" w:rsidRDefault="0046310B" w:rsidP="0046310B">
      <w:pPr>
        <w:pStyle w:val="ListParagraph"/>
        <w:numPr>
          <w:ilvl w:val="0"/>
          <w:numId w:val="32"/>
        </w:numPr>
      </w:pPr>
      <w:r>
        <w:t>Source/DLL</w:t>
      </w:r>
      <w:r w:rsidR="00F46A09">
        <w:t xml:space="preserve"> – a Windows COM interface, which we are partly implementing in FNCS and HELICS</w:t>
      </w:r>
    </w:p>
    <w:p w14:paraId="1F7A82EA" w14:textId="316C5A2C" w:rsidR="00246029" w:rsidRDefault="00246029" w:rsidP="0046310B">
      <w:pPr>
        <w:pStyle w:val="ListParagraph"/>
        <w:numPr>
          <w:ilvl w:val="0"/>
          <w:numId w:val="32"/>
        </w:numPr>
      </w:pPr>
      <w:r>
        <w:t>Source/</w:t>
      </w:r>
      <w:proofErr w:type="spellStart"/>
      <w:r>
        <w:t>epiktimer</w:t>
      </w:r>
      <w:proofErr w:type="spellEnd"/>
      <w:r>
        <w:t xml:space="preserve"> – a cross-platform implementation and wrapper of </w:t>
      </w:r>
      <w:proofErr w:type="spellStart"/>
      <w:r>
        <w:t>QueryPerformance</w:t>
      </w:r>
      <w:proofErr w:type="spellEnd"/>
    </w:p>
    <w:p w14:paraId="089BCAA9" w14:textId="3701CAA8" w:rsidR="0046310B" w:rsidRDefault="0046310B" w:rsidP="0046310B">
      <w:pPr>
        <w:pStyle w:val="ListParagraph"/>
        <w:numPr>
          <w:ilvl w:val="0"/>
          <w:numId w:val="32"/>
        </w:numPr>
      </w:pPr>
      <w:r>
        <w:t>Source/EXE</w:t>
      </w:r>
      <w:r w:rsidR="00F46A09">
        <w:t xml:space="preserve"> – a Windows standalone application</w:t>
      </w:r>
    </w:p>
    <w:p w14:paraId="49885313" w14:textId="19AE68D7" w:rsidR="00F46A09" w:rsidRDefault="00F46A09" w:rsidP="0046310B">
      <w:pPr>
        <w:pStyle w:val="ListParagraph"/>
        <w:numPr>
          <w:ilvl w:val="0"/>
          <w:numId w:val="32"/>
        </w:numPr>
      </w:pPr>
      <w:r>
        <w:t>Source/Executive – executes the scripted commands, contains the on-line help text</w:t>
      </w:r>
    </w:p>
    <w:p w14:paraId="73C3D796" w14:textId="25A3DAC0" w:rsidR="00F46A09" w:rsidRDefault="00F46A09" w:rsidP="0046310B">
      <w:pPr>
        <w:pStyle w:val="ListParagraph"/>
        <w:numPr>
          <w:ilvl w:val="0"/>
          <w:numId w:val="32"/>
        </w:numPr>
      </w:pPr>
      <w:r>
        <w:t>Source/Forms – GUI components, to be avoided in the Lazarus/FPC version</w:t>
      </w:r>
    </w:p>
    <w:p w14:paraId="1A0BBF76" w14:textId="31077AFE" w:rsidR="00B1114B" w:rsidRDefault="00B1114B" w:rsidP="0046310B">
      <w:pPr>
        <w:pStyle w:val="ListParagraph"/>
        <w:numPr>
          <w:ilvl w:val="0"/>
          <w:numId w:val="32"/>
        </w:numPr>
      </w:pPr>
      <w:r>
        <w:t>Source/</w:t>
      </w:r>
      <w:proofErr w:type="spellStart"/>
      <w:r>
        <w:t>generics.collections</w:t>
      </w:r>
      <w:proofErr w:type="spellEnd"/>
      <w:r>
        <w:t xml:space="preserve"> – will be removed in favor of support now built in to </w:t>
      </w:r>
      <w:proofErr w:type="spellStart"/>
      <w:r>
        <w:t>fpc</w:t>
      </w:r>
      <w:proofErr w:type="spellEnd"/>
      <w:r>
        <w:t xml:space="preserve"> 3.2</w:t>
      </w:r>
    </w:p>
    <w:p w14:paraId="1DBD21C4" w14:textId="19EF5408" w:rsidR="00F46A09" w:rsidRDefault="00F46A09" w:rsidP="0046310B">
      <w:pPr>
        <w:pStyle w:val="ListParagraph"/>
        <w:numPr>
          <w:ilvl w:val="0"/>
          <w:numId w:val="32"/>
        </w:numPr>
      </w:pPr>
      <w:r>
        <w:t>Source/General</w:t>
      </w:r>
      <w:r w:rsidR="0097504A">
        <w:t xml:space="preserve"> – elements that support PC and PD elements, including line codes, wires, spacings, transformer codes, </w:t>
      </w:r>
      <w:proofErr w:type="spellStart"/>
      <w:r w:rsidR="0097504A">
        <w:t>loadshapes</w:t>
      </w:r>
      <w:proofErr w:type="spellEnd"/>
      <w:r w:rsidR="0097504A">
        <w:t>, curves, etc.</w:t>
      </w:r>
    </w:p>
    <w:p w14:paraId="7D7C4F39" w14:textId="732A7279" w:rsidR="00F46A09" w:rsidRDefault="00F46A09" w:rsidP="0046310B">
      <w:pPr>
        <w:pStyle w:val="ListParagraph"/>
        <w:numPr>
          <w:ilvl w:val="0"/>
          <w:numId w:val="32"/>
        </w:numPr>
      </w:pPr>
      <w:r>
        <w:t>Source/IndMach012a</w:t>
      </w:r>
      <w:r w:rsidR="00556ABB">
        <w:t xml:space="preserve"> – a dynamic induction machine model that we are not using, but it does provide an example of interfacing a new component to OpenDSS as a DLL</w:t>
      </w:r>
    </w:p>
    <w:p w14:paraId="78B2ECA8" w14:textId="5CAFDD5F" w:rsidR="00F46A09" w:rsidRDefault="00F46A09" w:rsidP="0046310B">
      <w:pPr>
        <w:pStyle w:val="ListParagraph"/>
        <w:numPr>
          <w:ilvl w:val="0"/>
          <w:numId w:val="32"/>
        </w:numPr>
      </w:pPr>
      <w:r>
        <w:t>Source/Meters</w:t>
      </w:r>
      <w:r w:rsidR="00556ABB">
        <w:t xml:space="preserve"> – sensors, monitors and energy meters (these are not billing meters as in GridLAB-D)</w:t>
      </w:r>
    </w:p>
    <w:p w14:paraId="25223F84" w14:textId="212963C7" w:rsidR="00F46A09" w:rsidRDefault="00F46A09" w:rsidP="0046310B">
      <w:pPr>
        <w:pStyle w:val="ListParagraph"/>
        <w:numPr>
          <w:ilvl w:val="0"/>
          <w:numId w:val="32"/>
        </w:numPr>
      </w:pPr>
      <w:r>
        <w:t>Source/Parser</w:t>
      </w:r>
      <w:r w:rsidR="00556ABB">
        <w:t xml:space="preserve"> – parses text input</w:t>
      </w:r>
    </w:p>
    <w:p w14:paraId="6D0515AA" w14:textId="00E0D3C9" w:rsidR="00F46A09" w:rsidRDefault="00F46A09" w:rsidP="0046310B">
      <w:pPr>
        <w:pStyle w:val="ListParagraph"/>
        <w:numPr>
          <w:ilvl w:val="0"/>
          <w:numId w:val="32"/>
        </w:numPr>
      </w:pPr>
      <w:r>
        <w:t>Source/</w:t>
      </w:r>
      <w:proofErr w:type="spellStart"/>
      <w:r>
        <w:t>PCElements</w:t>
      </w:r>
      <w:proofErr w:type="spellEnd"/>
      <w:r w:rsidR="00556ABB">
        <w:t xml:space="preserve"> – power conversion (PC) elements like load, generation, PV, storage</w:t>
      </w:r>
    </w:p>
    <w:p w14:paraId="50A768CE" w14:textId="51A6A9BA" w:rsidR="00F46A09" w:rsidRDefault="00F46A09" w:rsidP="0046310B">
      <w:pPr>
        <w:pStyle w:val="ListParagraph"/>
        <w:numPr>
          <w:ilvl w:val="0"/>
          <w:numId w:val="32"/>
        </w:numPr>
      </w:pPr>
      <w:r>
        <w:t>Source/</w:t>
      </w:r>
      <w:proofErr w:type="spellStart"/>
      <w:r>
        <w:t>PDElements</w:t>
      </w:r>
      <w:proofErr w:type="spellEnd"/>
      <w:r w:rsidR="00556ABB">
        <w:t xml:space="preserve"> – power delivery (PD) elements like transformers and lines, also capacitors.</w:t>
      </w:r>
    </w:p>
    <w:p w14:paraId="15D91453" w14:textId="0EA1B86A" w:rsidR="00F46A09" w:rsidRDefault="00F46A09" w:rsidP="0046310B">
      <w:pPr>
        <w:pStyle w:val="ListParagraph"/>
        <w:numPr>
          <w:ilvl w:val="0"/>
          <w:numId w:val="32"/>
        </w:numPr>
      </w:pPr>
      <w:r>
        <w:t>Source/Plot</w:t>
      </w:r>
      <w:r w:rsidR="00556ABB">
        <w:t xml:space="preserve"> – plots the circuit layouts and output values; not supported in Lazarus/FPC version</w:t>
      </w:r>
    </w:p>
    <w:p w14:paraId="7F905CFE" w14:textId="68B25454" w:rsidR="00F46A09" w:rsidRDefault="00F46A09" w:rsidP="0046310B">
      <w:pPr>
        <w:pStyle w:val="ListParagraph"/>
        <w:numPr>
          <w:ilvl w:val="0"/>
          <w:numId w:val="32"/>
        </w:numPr>
      </w:pPr>
      <w:r>
        <w:t>Source/Shared</w:t>
      </w:r>
      <w:r w:rsidR="0097504A">
        <w:t xml:space="preserve"> – supporting complex numbers, hash lists, registry access, etc.</w:t>
      </w:r>
    </w:p>
    <w:p w14:paraId="713B84B0" w14:textId="58122CA6" w:rsidR="00F46A09" w:rsidRDefault="00F46A09" w:rsidP="0046310B">
      <w:pPr>
        <w:pStyle w:val="ListParagraph"/>
        <w:numPr>
          <w:ilvl w:val="0"/>
          <w:numId w:val="32"/>
        </w:numPr>
      </w:pPr>
      <w:r>
        <w:t>Source/TCP_IP</w:t>
      </w:r>
      <w:r w:rsidR="0097504A">
        <w:t xml:space="preserve"> – counterpart of the GridLAB-D server mode; which we are not using</w:t>
      </w:r>
    </w:p>
    <w:p w14:paraId="3FD9F61A" w14:textId="6B042296" w:rsidR="00F46A09" w:rsidRDefault="00F46A09" w:rsidP="0046310B">
      <w:pPr>
        <w:pStyle w:val="ListParagraph"/>
        <w:numPr>
          <w:ilvl w:val="0"/>
          <w:numId w:val="32"/>
        </w:numPr>
      </w:pPr>
      <w:r>
        <w:t>Source/</w:t>
      </w:r>
      <w:proofErr w:type="spellStart"/>
      <w:r>
        <w:t>TPerlRegEx</w:t>
      </w:r>
      <w:proofErr w:type="spellEnd"/>
      <w:r w:rsidR="00556ABB">
        <w:t xml:space="preserve"> – supports the </w:t>
      </w:r>
      <w:proofErr w:type="spellStart"/>
      <w:r w:rsidR="00556ABB">
        <w:t>batchedit</w:t>
      </w:r>
      <w:proofErr w:type="spellEnd"/>
      <w:r w:rsidR="00556ABB">
        <w:t xml:space="preserve"> command</w:t>
      </w:r>
    </w:p>
    <w:p w14:paraId="7B4F9E0E" w14:textId="097830EF" w:rsidR="00F46A09" w:rsidRDefault="00F46A09" w:rsidP="0046310B">
      <w:pPr>
        <w:pStyle w:val="ListParagraph"/>
        <w:numPr>
          <w:ilvl w:val="0"/>
          <w:numId w:val="32"/>
        </w:numPr>
      </w:pPr>
      <w:r>
        <w:t>Source/x64 and Source/x86</w:t>
      </w:r>
      <w:r w:rsidR="00556ABB">
        <w:t xml:space="preserve"> – contains build products; </w:t>
      </w:r>
      <w:r w:rsidR="00BE671E">
        <w:rPr>
          <w:u w:val="single"/>
        </w:rPr>
        <w:t>PNNL</w:t>
      </w:r>
      <w:r w:rsidR="00556ABB" w:rsidRPr="00556ABB">
        <w:rPr>
          <w:u w:val="single"/>
        </w:rPr>
        <w:t xml:space="preserve"> do</w:t>
      </w:r>
      <w:r w:rsidR="00BE671E">
        <w:rPr>
          <w:u w:val="single"/>
        </w:rPr>
        <w:t xml:space="preserve">es </w:t>
      </w:r>
      <w:r w:rsidR="00556ABB" w:rsidRPr="00556ABB">
        <w:rPr>
          <w:u w:val="single"/>
        </w:rPr>
        <w:t>n</w:t>
      </w:r>
      <w:r w:rsidR="00BE671E">
        <w:rPr>
          <w:u w:val="single"/>
        </w:rPr>
        <w:t>o</w:t>
      </w:r>
      <w:r w:rsidR="00556ABB" w:rsidRPr="00556ABB">
        <w:rPr>
          <w:u w:val="single"/>
        </w:rPr>
        <w:t xml:space="preserve">t </w:t>
      </w:r>
      <w:r w:rsidR="00BE671E">
        <w:rPr>
          <w:u w:val="single"/>
        </w:rPr>
        <w:t>use</w:t>
      </w:r>
      <w:r w:rsidR="00556ABB" w:rsidRPr="00556ABB">
        <w:rPr>
          <w:u w:val="single"/>
        </w:rPr>
        <w:t xml:space="preserve"> this</w:t>
      </w:r>
      <w:r w:rsidR="00556ABB">
        <w:t xml:space="preserve"> but </w:t>
      </w:r>
      <w:r w:rsidR="00BE671E">
        <w:t xml:space="preserve">we </w:t>
      </w:r>
      <w:r w:rsidR="00556ABB">
        <w:t>have been unable to talk EPRI out of archiving build products.</w:t>
      </w:r>
    </w:p>
    <w:p w14:paraId="338F218E" w14:textId="7EF66FDE" w:rsidR="002970EE" w:rsidRDefault="002970EE" w:rsidP="002970EE">
      <w:pPr>
        <w:pStyle w:val="Heading2"/>
      </w:pPr>
      <w:bookmarkStart w:id="16" w:name="_Toc60868848"/>
      <w:r>
        <w:t>Work in Progress for FNCS Publications</w:t>
      </w:r>
      <w:bookmarkEnd w:id="16"/>
    </w:p>
    <w:p w14:paraId="15070327" w14:textId="77777777" w:rsidR="002970EE" w:rsidRDefault="002970EE" w:rsidP="002970EE">
      <w:r>
        <w:t xml:space="preserve">We need to have a text file of attributes to publish over FNCS, which is how </w:t>
      </w:r>
      <w:proofErr w:type="spellStart"/>
      <w:r>
        <w:t>GridLAB</w:t>
      </w:r>
      <w:proofErr w:type="spellEnd"/>
      <w:r>
        <w:t xml:space="preserve">-D handles both subscriptions and publications. With </w:t>
      </w:r>
      <w:proofErr w:type="spellStart"/>
      <w:r>
        <w:t>OpenDSS</w:t>
      </w:r>
      <w:proofErr w:type="spellEnd"/>
      <w:r>
        <w:t>, the differences are:</w:t>
      </w:r>
    </w:p>
    <w:p w14:paraId="4910BC58" w14:textId="77777777" w:rsidR="002970EE" w:rsidRDefault="002970EE" w:rsidP="002970EE">
      <w:pPr>
        <w:pStyle w:val="ListParagraph"/>
        <w:numPr>
          <w:ilvl w:val="0"/>
          <w:numId w:val="33"/>
        </w:numPr>
      </w:pPr>
      <w:proofErr w:type="spellStart"/>
      <w:r>
        <w:t>FNCS.pas</w:t>
      </w:r>
      <w:proofErr w:type="spellEnd"/>
      <w:r>
        <w:t xml:space="preserve"> should read the publications file, then build maps to objects within </w:t>
      </w:r>
      <w:proofErr w:type="spellStart"/>
      <w:r>
        <w:t>OpenDSS</w:t>
      </w:r>
      <w:proofErr w:type="spellEnd"/>
      <w:r>
        <w:t xml:space="preserve"> for each publication, where it makes sense for efficiency. If the network topology changes, it may be necessary to rebuild this map (</w:t>
      </w:r>
      <w:proofErr w:type="spellStart"/>
      <w:r>
        <w:t>OpenDSS</w:t>
      </w:r>
      <w:proofErr w:type="spellEnd"/>
      <w:r>
        <w:t xml:space="preserve"> will trigger on topology changes).</w:t>
      </w:r>
    </w:p>
    <w:p w14:paraId="22165942" w14:textId="77777777" w:rsidR="002970EE" w:rsidRDefault="002970EE" w:rsidP="002970EE">
      <w:pPr>
        <w:pStyle w:val="ListParagraph"/>
        <w:numPr>
          <w:ilvl w:val="0"/>
          <w:numId w:val="33"/>
        </w:numPr>
      </w:pPr>
      <w:r>
        <w:t xml:space="preserve">There is no conception of “commit” or other stages of a time step. At </w:t>
      </w:r>
      <w:proofErr w:type="spellStart"/>
      <w:r w:rsidRPr="00EA1D40">
        <w:rPr>
          <w:b/>
          <w:bCs/>
          <w:i/>
          <w:iCs/>
        </w:rPr>
        <w:t>Increment_time</w:t>
      </w:r>
      <w:proofErr w:type="spellEnd"/>
      <w:r>
        <w:t xml:space="preserve"> and a few other points, </w:t>
      </w:r>
      <w:proofErr w:type="spellStart"/>
      <w:r>
        <w:t>OpenDSS</w:t>
      </w:r>
      <w:proofErr w:type="spellEnd"/>
      <w:r>
        <w:t xml:space="preserve"> should publish the following types of value:</w:t>
      </w:r>
    </w:p>
    <w:p w14:paraId="4E6AF1EC" w14:textId="77777777" w:rsidR="002970EE" w:rsidRDefault="002970EE" w:rsidP="002970EE">
      <w:pPr>
        <w:pStyle w:val="ListParagraph"/>
        <w:numPr>
          <w:ilvl w:val="1"/>
          <w:numId w:val="33"/>
        </w:numPr>
      </w:pPr>
      <w:r>
        <w:t>Bus voltages</w:t>
      </w:r>
    </w:p>
    <w:p w14:paraId="77CFC65E" w14:textId="77777777" w:rsidR="002970EE" w:rsidRDefault="002970EE" w:rsidP="002970EE">
      <w:pPr>
        <w:pStyle w:val="ListParagraph"/>
        <w:numPr>
          <w:ilvl w:val="1"/>
          <w:numId w:val="33"/>
        </w:numPr>
      </w:pPr>
      <w:r>
        <w:t>Branch currents</w:t>
      </w:r>
    </w:p>
    <w:p w14:paraId="78FA09F8" w14:textId="77777777" w:rsidR="002970EE" w:rsidRDefault="002970EE" w:rsidP="002970EE">
      <w:pPr>
        <w:pStyle w:val="ListParagraph"/>
        <w:numPr>
          <w:ilvl w:val="1"/>
          <w:numId w:val="33"/>
        </w:numPr>
      </w:pPr>
      <w:proofErr w:type="spellStart"/>
      <w:r>
        <w:t>EnergyMeter</w:t>
      </w:r>
      <w:proofErr w:type="spellEnd"/>
      <w:r>
        <w:t xml:space="preserve"> registers</w:t>
      </w:r>
    </w:p>
    <w:p w14:paraId="2B5D58D2" w14:textId="77777777" w:rsidR="002970EE" w:rsidRDefault="002970EE" w:rsidP="002970EE">
      <w:pPr>
        <w:pStyle w:val="ListParagraph"/>
        <w:numPr>
          <w:ilvl w:val="1"/>
          <w:numId w:val="33"/>
        </w:numPr>
      </w:pPr>
      <w:r>
        <w:t>Sensor registers</w:t>
      </w:r>
    </w:p>
    <w:p w14:paraId="37252F28" w14:textId="77777777" w:rsidR="002970EE" w:rsidRDefault="002970EE" w:rsidP="002970EE">
      <w:pPr>
        <w:pStyle w:val="ListParagraph"/>
        <w:numPr>
          <w:ilvl w:val="1"/>
          <w:numId w:val="33"/>
        </w:numPr>
      </w:pPr>
      <w:r>
        <w:t>Switch statuses</w:t>
      </w:r>
    </w:p>
    <w:p w14:paraId="288ED438" w14:textId="77777777" w:rsidR="002970EE" w:rsidRDefault="002970EE" w:rsidP="002970EE">
      <w:pPr>
        <w:pStyle w:val="ListParagraph"/>
        <w:numPr>
          <w:ilvl w:val="1"/>
          <w:numId w:val="33"/>
        </w:numPr>
      </w:pPr>
      <w:proofErr w:type="spellStart"/>
      <w:r>
        <w:lastRenderedPageBreak/>
        <w:t>CapControl</w:t>
      </w:r>
      <w:proofErr w:type="spellEnd"/>
      <w:r>
        <w:t xml:space="preserve"> on/off statuses</w:t>
      </w:r>
    </w:p>
    <w:p w14:paraId="0A703526" w14:textId="77777777" w:rsidR="002970EE" w:rsidRDefault="002970EE" w:rsidP="002970EE">
      <w:pPr>
        <w:pStyle w:val="ListParagraph"/>
        <w:numPr>
          <w:ilvl w:val="1"/>
          <w:numId w:val="33"/>
        </w:numPr>
      </w:pPr>
      <w:r>
        <w:t>Tap changer positions</w:t>
      </w:r>
    </w:p>
    <w:p w14:paraId="0DB3AD41" w14:textId="77777777" w:rsidR="002970EE" w:rsidRDefault="002970EE" w:rsidP="002970EE">
      <w:pPr>
        <w:pStyle w:val="ListParagraph"/>
        <w:numPr>
          <w:ilvl w:val="0"/>
          <w:numId w:val="33"/>
        </w:numPr>
      </w:pPr>
      <w:r>
        <w:t>The COM interface implementations in the Source/DLL directory provide some examples of how to get the specific values to publish over FNCS.</w:t>
      </w:r>
    </w:p>
    <w:p w14:paraId="410A3DCD" w14:textId="77777777" w:rsidR="002970EE" w:rsidRDefault="002970EE" w:rsidP="002970EE">
      <w:pPr>
        <w:pStyle w:val="ListParagraph"/>
        <w:numPr>
          <w:ilvl w:val="0"/>
          <w:numId w:val="33"/>
        </w:numPr>
      </w:pPr>
      <w:r>
        <w:t>We need to give some thought on data structures to efficiently publish many values.</w:t>
      </w:r>
    </w:p>
    <w:p w14:paraId="3A2E0D48" w14:textId="77777777" w:rsidR="002970EE" w:rsidRDefault="002970EE" w:rsidP="002970EE">
      <w:pPr>
        <w:pStyle w:val="Heading2"/>
      </w:pPr>
      <w:bookmarkStart w:id="17" w:name="_Toc60868849"/>
      <w:r>
        <w:t>Open Issues</w:t>
      </w:r>
      <w:bookmarkEnd w:id="17"/>
    </w:p>
    <w:p w14:paraId="13C064A4" w14:textId="3D1C5C70" w:rsidR="002970EE" w:rsidRDefault="002970EE" w:rsidP="002970EE">
      <w:pPr>
        <w:pStyle w:val="ListParagraph"/>
        <w:numPr>
          <w:ilvl w:val="0"/>
          <w:numId w:val="3"/>
        </w:numPr>
      </w:pPr>
      <w:r>
        <w:t xml:space="preserve">The regular expressions for the </w:t>
      </w:r>
      <w:proofErr w:type="spellStart"/>
      <w:r w:rsidRPr="0096706E">
        <w:t>batchedit</w:t>
      </w:r>
      <w:proofErr w:type="spellEnd"/>
      <w:r w:rsidRPr="0096706E">
        <w:t xml:space="preserve"> command, which are implemented in </w:t>
      </w:r>
      <w:proofErr w:type="spellStart"/>
      <w:r w:rsidRPr="0096706E">
        <w:t>ExecHelper.pas</w:t>
      </w:r>
      <w:proofErr w:type="spellEnd"/>
      <w:r>
        <w:t xml:space="preserve">, have become </w:t>
      </w:r>
      <w:proofErr w:type="gramStart"/>
      <w:r>
        <w:t>case-sensitive</w:t>
      </w:r>
      <w:proofErr w:type="gramEnd"/>
      <w:r>
        <w:t xml:space="preserve">.  They need to be made </w:t>
      </w:r>
      <w:proofErr w:type="gramStart"/>
      <w:r>
        <w:t>case-insensitive</w:t>
      </w:r>
      <w:proofErr w:type="gramEnd"/>
      <w:r>
        <w:t>.</w:t>
      </w:r>
    </w:p>
    <w:p w14:paraId="22EF1A8E" w14:textId="77777777" w:rsidR="00E46175" w:rsidRDefault="00E46175" w:rsidP="00E46175">
      <w:pPr>
        <w:pStyle w:val="Heading2"/>
      </w:pPr>
      <w:bookmarkStart w:id="18" w:name="_Toc60868850"/>
      <w:r>
        <w:t>Using Lazarus instead of FPC from the Command Line</w:t>
      </w:r>
      <w:bookmarkEnd w:id="18"/>
    </w:p>
    <w:p w14:paraId="49DA7275" w14:textId="77777777" w:rsidR="00E46175" w:rsidRPr="005E21CF" w:rsidRDefault="00E46175" w:rsidP="00E46175">
      <w:r>
        <w:t>Instead of the build scripts, you will open the project file ~/</w:t>
      </w:r>
      <w:proofErr w:type="spellStart"/>
      <w:r>
        <w:t>src</w:t>
      </w:r>
      <w:proofErr w:type="spellEnd"/>
      <w:r>
        <w:t>/</w:t>
      </w:r>
      <w:proofErr w:type="spellStart"/>
      <w:r>
        <w:t>OpenDSS</w:t>
      </w:r>
      <w:proofErr w:type="spellEnd"/>
      <w:r>
        <w:t>/Source/CMD/</w:t>
      </w:r>
      <w:proofErr w:type="spellStart"/>
      <w:r>
        <w:t>opendsscmd.lpi</w:t>
      </w:r>
      <w:proofErr w:type="spellEnd"/>
      <w:r>
        <w:t xml:space="preserve"> from the Lazarus IDE. The IDE provides more convenient management of project files, builds and error messages. To install the IDE on Ubuntu, </w:t>
      </w:r>
      <w:proofErr w:type="spellStart"/>
      <w:r w:rsidRPr="00553753">
        <w:rPr>
          <w:b/>
          <w:i/>
        </w:rPr>
        <w:t>sudo</w:t>
      </w:r>
      <w:proofErr w:type="spellEnd"/>
      <w:r w:rsidRPr="00553753">
        <w:rPr>
          <w:b/>
          <w:i/>
        </w:rPr>
        <w:t xml:space="preserve"> apt-get install </w:t>
      </w:r>
      <w:proofErr w:type="spellStart"/>
      <w:r w:rsidRPr="00553753">
        <w:rPr>
          <w:b/>
          <w:i/>
        </w:rPr>
        <w:t>lazarus</w:t>
      </w:r>
      <w:proofErr w:type="spellEnd"/>
      <w:r>
        <w:t xml:space="preserve"> works. On Windows and Mac, you can download a combined package of Lazarus 2.0 and FPC 3.2 from </w:t>
      </w:r>
      <w:hyperlink r:id="rId29" w:history="1">
        <w:r w:rsidRPr="00EB0311">
          <w:rPr>
            <w:rStyle w:val="Hyperlink"/>
          </w:rPr>
          <w:t>http://www.lazarus-ide.org/</w:t>
        </w:r>
      </w:hyperlink>
    </w:p>
    <w:p w14:paraId="5C65C72C" w14:textId="77777777" w:rsidR="00E46175" w:rsidRPr="000B0C3B" w:rsidRDefault="00E46175" w:rsidP="00E46175">
      <w:r>
        <w:t xml:space="preserve">On the Mac, pay close attention to </w:t>
      </w:r>
      <w:hyperlink r:id="rId30" w:history="1">
        <w:r w:rsidRPr="0046115A">
          <w:rPr>
            <w:rStyle w:val="Hyperlink"/>
          </w:rPr>
          <w:t>http://wiki.freepascal.org/Installing_Lazarus_on_MacOS_X</w:t>
        </w:r>
      </w:hyperlink>
      <w:r>
        <w:t xml:space="preserve">  for setting up </w:t>
      </w:r>
      <w:proofErr w:type="spellStart"/>
      <w:r>
        <w:t>gdb</w:t>
      </w:r>
      <w:proofErr w:type="spellEnd"/>
      <w:r>
        <w:t>. When you start the Lazarus IDE for the first time; it should find the debugger (</w:t>
      </w:r>
      <w:proofErr w:type="spellStart"/>
      <w:r>
        <w:t>gdb</w:t>
      </w:r>
      <w:proofErr w:type="spellEnd"/>
      <w:r>
        <w:t xml:space="preserve">) and possibly two compilers. </w:t>
      </w:r>
      <w:r w:rsidRPr="003C0D72">
        <w:rPr>
          <w:b/>
          <w:u w:val="single"/>
        </w:rPr>
        <w:t xml:space="preserve">Choose the </w:t>
      </w:r>
      <w:proofErr w:type="spellStart"/>
      <w:r w:rsidRPr="003C0D72">
        <w:rPr>
          <w:b/>
          <w:u w:val="single"/>
        </w:rPr>
        <w:t>fpc</w:t>
      </w:r>
      <w:proofErr w:type="spellEnd"/>
      <w:r w:rsidRPr="003C0D72">
        <w:rPr>
          <w:b/>
          <w:u w:val="single"/>
        </w:rPr>
        <w:t xml:space="preserve"> compiler</w:t>
      </w:r>
      <w:r>
        <w:t xml:space="preserve">, not the default ppc386 compiler. Otherwise, you can only make 32-bit executables from Lazarus. If necessary, you can fix this later from the IDE Tools / Options menu. However, the Lazarus IDE on Mac does not fully support Carbon, meaning that it can practically only create 32-bit GUI applications. This is a significant barrier to the possible cross-platform GUI for </w:t>
      </w:r>
      <w:proofErr w:type="spellStart"/>
      <w:r>
        <w:t>OpenDSS</w:t>
      </w:r>
      <w:proofErr w:type="spellEnd"/>
      <w:r>
        <w:t>, at least one based on free development tools.</w:t>
      </w:r>
    </w:p>
    <w:p w14:paraId="4796C690" w14:textId="77777777" w:rsidR="00E46175" w:rsidRDefault="00E46175" w:rsidP="00E46175">
      <w:pPr>
        <w:pStyle w:val="Heading2"/>
      </w:pPr>
      <w:bookmarkStart w:id="19" w:name="_Toc60868851"/>
      <w:r>
        <w:t xml:space="preserve">Other </w:t>
      </w:r>
      <w:proofErr w:type="spellStart"/>
      <w:r>
        <w:t>OpenDSS</w:t>
      </w:r>
      <w:proofErr w:type="spellEnd"/>
      <w:r>
        <w:t xml:space="preserve"> Development Branches</w:t>
      </w:r>
      <w:bookmarkEnd w:id="19"/>
    </w:p>
    <w:p w14:paraId="7E4C6B82" w14:textId="77777777" w:rsidR="00E46175" w:rsidRDefault="00E46175" w:rsidP="00E46175">
      <w:r>
        <w:t>EPRI’s parallelization in Version 8, which is Windows only and requires Delphi.</w:t>
      </w:r>
    </w:p>
    <w:p w14:paraId="54C55B54" w14:textId="77777777" w:rsidR="00E46175" w:rsidRDefault="00E46175" w:rsidP="00E46175">
      <w:pPr>
        <w:pStyle w:val="ListParagraph"/>
        <w:numPr>
          <w:ilvl w:val="0"/>
          <w:numId w:val="29"/>
        </w:numPr>
      </w:pPr>
      <w:hyperlink r:id="rId31" w:history="1">
        <w:r w:rsidRPr="00884610">
          <w:rPr>
            <w:rStyle w:val="Hyperlink"/>
          </w:rPr>
          <w:t>https://sourceforge.net/p/electricdss/code/HEAD/tree/trunk/Version8/</w:t>
        </w:r>
      </w:hyperlink>
      <w:r>
        <w:t xml:space="preserve"> </w:t>
      </w:r>
    </w:p>
    <w:p w14:paraId="324D7E28" w14:textId="77777777" w:rsidR="00E46175" w:rsidRDefault="00E46175" w:rsidP="00E46175">
      <w:r>
        <w:t xml:space="preserve">A mirrored-repository </w:t>
      </w:r>
      <w:proofErr w:type="spellStart"/>
      <w:r>
        <w:t>Makefile</w:t>
      </w:r>
      <w:proofErr w:type="spellEnd"/>
      <w:r>
        <w:t>:</w:t>
      </w:r>
    </w:p>
    <w:p w14:paraId="61ED99CC" w14:textId="77777777" w:rsidR="00E46175" w:rsidRPr="00CE68F8" w:rsidRDefault="00E46175" w:rsidP="00E46175">
      <w:pPr>
        <w:pStyle w:val="ListParagraph"/>
        <w:numPr>
          <w:ilvl w:val="0"/>
          <w:numId w:val="29"/>
        </w:numPr>
        <w:rPr>
          <w:rFonts w:eastAsia="Times New Roman" w:cs="Times New Roman"/>
          <w:sz w:val="24"/>
          <w:szCs w:val="24"/>
        </w:rPr>
      </w:pPr>
      <w:hyperlink r:id="rId32" w:history="1">
        <w:r w:rsidRPr="00CE68F8">
          <w:rPr>
            <w:rStyle w:val="Hyperlink"/>
            <w:rFonts w:ascii="Calibri" w:eastAsia="Times New Roman" w:hAnsi="Calibri" w:cs="Times New Roman"/>
            <w:color w:val="954F72"/>
          </w:rPr>
          <w:t>https://github.com/Muxelmann/OpenDSSDirect.make</w:t>
        </w:r>
      </w:hyperlink>
    </w:p>
    <w:p w14:paraId="73321C12" w14:textId="77777777" w:rsidR="00E46175" w:rsidRDefault="00E46175" w:rsidP="00E46175">
      <w:r>
        <w:t>NREL’s Python interface to the direct-call, shared library version:</w:t>
      </w:r>
    </w:p>
    <w:p w14:paraId="646BCD22" w14:textId="77777777" w:rsidR="00E46175" w:rsidRPr="00C65A48" w:rsidRDefault="00E46175" w:rsidP="00D52718">
      <w:pPr>
        <w:pStyle w:val="ListParagraph"/>
        <w:numPr>
          <w:ilvl w:val="0"/>
          <w:numId w:val="29"/>
        </w:numPr>
        <w:rPr>
          <w:rFonts w:eastAsia="Times New Roman" w:cs="Times New Roman"/>
          <w:sz w:val="24"/>
          <w:szCs w:val="24"/>
        </w:rPr>
      </w:pPr>
      <w:hyperlink r:id="rId33" w:history="1">
        <w:r w:rsidRPr="00C65A48">
          <w:rPr>
            <w:rStyle w:val="Hyperlink"/>
            <w:rFonts w:ascii="Calibri" w:eastAsia="Times New Roman" w:hAnsi="Calibri" w:cs="Times New Roman"/>
            <w:color w:val="954F72"/>
          </w:rPr>
          <w:t>https://github.com/NREL/OpenDSSDirect.py/</w:t>
        </w:r>
      </w:hyperlink>
    </w:p>
    <w:p w14:paraId="16A96F17" w14:textId="77777777" w:rsidR="00E46175" w:rsidRDefault="00E46175" w:rsidP="00E46175">
      <w:r>
        <w:t>EPRI’s Julia interface to the direct-call, shared library version:</w:t>
      </w:r>
    </w:p>
    <w:p w14:paraId="7D1781BF" w14:textId="77777777" w:rsidR="00E46175" w:rsidRPr="00C65A48" w:rsidRDefault="00E46175" w:rsidP="00E46175">
      <w:pPr>
        <w:pStyle w:val="ListParagraph"/>
        <w:numPr>
          <w:ilvl w:val="0"/>
          <w:numId w:val="29"/>
        </w:numPr>
        <w:rPr>
          <w:rFonts w:eastAsia="Times New Roman" w:cs="Times New Roman"/>
          <w:sz w:val="24"/>
          <w:szCs w:val="24"/>
        </w:rPr>
      </w:pPr>
      <w:hyperlink r:id="rId34" w:history="1">
        <w:r w:rsidRPr="00C65A48">
          <w:rPr>
            <w:rStyle w:val="Hyperlink"/>
            <w:rFonts w:ascii="Calibri" w:eastAsia="Times New Roman" w:hAnsi="Calibri" w:cs="Times New Roman"/>
            <w:color w:val="954F72"/>
          </w:rPr>
          <w:t>https://github.com/tshort/OpenDSSDirect.jl</w:t>
        </w:r>
      </w:hyperlink>
    </w:p>
    <w:p w14:paraId="09D965AA" w14:textId="77777777" w:rsidR="00E46175" w:rsidRDefault="00E46175" w:rsidP="00E46175">
      <w:r>
        <w:t>These last two NREL and EPRI interfaces to the shared library are using mirrored repositories. If these interfaces are of interest to PNNL developers, please use one of the following options, both of which reference the main repository:</w:t>
      </w:r>
    </w:p>
    <w:p w14:paraId="741DE62C" w14:textId="77777777" w:rsidR="00E46175" w:rsidRDefault="00E46175" w:rsidP="00E46175">
      <w:pPr>
        <w:pStyle w:val="ListParagraph"/>
        <w:numPr>
          <w:ilvl w:val="0"/>
          <w:numId w:val="29"/>
        </w:numPr>
      </w:pPr>
      <w:r>
        <w:t>From ~/</w:t>
      </w:r>
      <w:proofErr w:type="spellStart"/>
      <w:r>
        <w:t>src</w:t>
      </w:r>
      <w:proofErr w:type="spellEnd"/>
      <w:r>
        <w:t>/</w:t>
      </w:r>
      <w:proofErr w:type="spellStart"/>
      <w:r>
        <w:t>OpenDSS</w:t>
      </w:r>
      <w:proofErr w:type="spellEnd"/>
      <w:r>
        <w:t xml:space="preserve">/Source/DDLL, use </w:t>
      </w:r>
      <w:r w:rsidRPr="006057A4">
        <w:rPr>
          <w:b/>
          <w:i/>
        </w:rPr>
        <w:t>./build.sh</w:t>
      </w:r>
      <w:r>
        <w:t xml:space="preserve"> or </w:t>
      </w:r>
      <w:r w:rsidRPr="006057A4">
        <w:rPr>
          <w:b/>
          <w:i/>
        </w:rPr>
        <w:t>build.bat</w:t>
      </w:r>
    </w:p>
    <w:p w14:paraId="0412FB20" w14:textId="6675862D" w:rsidR="00E46175" w:rsidRDefault="00E46175" w:rsidP="00E46175">
      <w:pPr>
        <w:pStyle w:val="ListParagraph"/>
        <w:numPr>
          <w:ilvl w:val="0"/>
          <w:numId w:val="29"/>
        </w:numPr>
      </w:pPr>
      <w:r>
        <w:t>From the Lazarus IDE, open the project file ~/</w:t>
      </w:r>
      <w:proofErr w:type="spellStart"/>
      <w:r>
        <w:t>src</w:t>
      </w:r>
      <w:proofErr w:type="spellEnd"/>
      <w:r>
        <w:t>/</w:t>
      </w:r>
      <w:proofErr w:type="spellStart"/>
      <w:r>
        <w:t>OpenDSS</w:t>
      </w:r>
      <w:proofErr w:type="spellEnd"/>
      <w:r>
        <w:t>/Source/DDLL/</w:t>
      </w:r>
      <w:proofErr w:type="spellStart"/>
      <w:r>
        <w:t>OpenDSSDirect.lpi</w:t>
      </w:r>
      <w:proofErr w:type="spellEnd"/>
    </w:p>
    <w:p w14:paraId="66DD4699" w14:textId="09E8B4AC" w:rsidR="005929ED" w:rsidRDefault="005929ED" w:rsidP="005929ED">
      <w:pPr>
        <w:pStyle w:val="Heading1"/>
      </w:pPr>
      <w:bookmarkStart w:id="20" w:name="_Toc60868852"/>
      <w:r>
        <w:t>References</w:t>
      </w:r>
      <w:bookmarkEnd w:id="20"/>
    </w:p>
    <w:p w14:paraId="78CC9870" w14:textId="77777777" w:rsidR="00F4139C" w:rsidRPr="00F4139C" w:rsidRDefault="005929ED" w:rsidP="00F4139C">
      <w:pPr>
        <w:pStyle w:val="EndNoteBibliography"/>
        <w:spacing w:after="0"/>
        <w:ind w:left="360" w:hanging="360"/>
        <w:rPr>
          <w:noProof/>
        </w:rPr>
      </w:pPr>
      <w:r>
        <w:rPr>
          <w:rFonts w:cstheme="minorBidi"/>
        </w:rPr>
        <w:fldChar w:fldCharType="begin"/>
      </w:r>
      <w:r>
        <w:instrText xml:space="preserve"> ADDIN EN.REFLIST </w:instrText>
      </w:r>
      <w:r>
        <w:rPr>
          <w:rFonts w:cstheme="minorBidi"/>
        </w:rPr>
        <w:fldChar w:fldCharType="separate"/>
      </w:r>
      <w:r w:rsidR="00F4139C" w:rsidRPr="00F4139C">
        <w:rPr>
          <w:noProof/>
        </w:rPr>
        <w:t>[1]</w:t>
      </w:r>
      <w:r w:rsidR="00F4139C" w:rsidRPr="00F4139C">
        <w:rPr>
          <w:noProof/>
        </w:rPr>
        <w:tab/>
        <w:t xml:space="preserve"> R. C. Dugan and T. E. McDermott, "An open source platform for collaborating on smart grid research," in </w:t>
      </w:r>
      <w:r w:rsidR="00F4139C" w:rsidRPr="00F4139C">
        <w:rPr>
          <w:i/>
          <w:noProof/>
        </w:rPr>
        <w:t>Power and Energy Society General Meeting, 2011 IEEE</w:t>
      </w:r>
      <w:r w:rsidR="00F4139C" w:rsidRPr="00F4139C">
        <w:rPr>
          <w:noProof/>
        </w:rPr>
        <w:t xml:space="preserve">, 24-29 July 2011 2011, pp. 1-7, doi: 10.1109/PES.2011.6039829. </w:t>
      </w:r>
    </w:p>
    <w:p w14:paraId="3DA20B18" w14:textId="77777777" w:rsidR="00F4139C" w:rsidRPr="00F4139C" w:rsidRDefault="00F4139C" w:rsidP="00F4139C">
      <w:pPr>
        <w:pStyle w:val="EndNoteBibliography"/>
        <w:spacing w:after="0"/>
        <w:ind w:left="360" w:hanging="360"/>
        <w:rPr>
          <w:noProof/>
        </w:rPr>
      </w:pPr>
      <w:r w:rsidRPr="00F4139C">
        <w:rPr>
          <w:noProof/>
        </w:rPr>
        <w:lastRenderedPageBreak/>
        <w:t>[2]</w:t>
      </w:r>
      <w:r w:rsidRPr="00F4139C">
        <w:rPr>
          <w:noProof/>
        </w:rPr>
        <w:tab/>
        <w:t xml:space="preserve"> S. Ciraci, J. Daily, J. Fuller, A. Fisher, L. Marinovici, and K. Agarwal, "FNCS: A Framework for Power System and Communication Networks Co-Simulation," in </w:t>
      </w:r>
      <w:r w:rsidRPr="00F4139C">
        <w:rPr>
          <w:i/>
          <w:noProof/>
        </w:rPr>
        <w:t>Symposium on Theory of Modeling and Simulation</w:t>
      </w:r>
      <w:r w:rsidRPr="00F4139C">
        <w:rPr>
          <w:noProof/>
        </w:rPr>
        <w:t xml:space="preserve">, San Diego, CA USA, 2014: ACM. </w:t>
      </w:r>
    </w:p>
    <w:p w14:paraId="353BFACE" w14:textId="77777777" w:rsidR="00F4139C" w:rsidRPr="00F4139C" w:rsidRDefault="00F4139C" w:rsidP="00F4139C">
      <w:pPr>
        <w:pStyle w:val="EndNoteBibliography"/>
        <w:spacing w:after="0"/>
        <w:ind w:left="360" w:hanging="360"/>
        <w:rPr>
          <w:noProof/>
        </w:rPr>
      </w:pPr>
      <w:r w:rsidRPr="00F4139C">
        <w:rPr>
          <w:noProof/>
        </w:rPr>
        <w:t>[3]</w:t>
      </w:r>
      <w:r w:rsidRPr="00F4139C">
        <w:rPr>
          <w:noProof/>
        </w:rPr>
        <w:tab/>
        <w:t xml:space="preserve"> B. Palmintier, D. Krishnamurthy, P. Top, S. Smith, J. Daily, and J. Fuller, "Design of the HELICS high-performance transmission-distribution-communication-market co-simulation framework," in </w:t>
      </w:r>
      <w:r w:rsidRPr="00F4139C">
        <w:rPr>
          <w:i/>
          <w:noProof/>
        </w:rPr>
        <w:t>2017 Workshop on Modeling and Simulation of Cyber-Physical Energy Systems (MSCPES)</w:t>
      </w:r>
      <w:r w:rsidRPr="00F4139C">
        <w:rPr>
          <w:noProof/>
        </w:rPr>
        <w:t xml:space="preserve">, 21-21 April 2017 2017, pp. 1-6, doi: 10.1109/MSCPES.2017.8064542. </w:t>
      </w:r>
    </w:p>
    <w:p w14:paraId="3FA65AF3" w14:textId="77777777" w:rsidR="00F4139C" w:rsidRPr="00F4139C" w:rsidRDefault="00F4139C" w:rsidP="00F4139C">
      <w:pPr>
        <w:pStyle w:val="EndNoteBibliography"/>
        <w:ind w:left="360" w:hanging="360"/>
        <w:rPr>
          <w:noProof/>
        </w:rPr>
      </w:pPr>
      <w:r w:rsidRPr="00F4139C">
        <w:rPr>
          <w:noProof/>
        </w:rPr>
        <w:t>[4]</w:t>
      </w:r>
      <w:r w:rsidRPr="00F4139C">
        <w:rPr>
          <w:noProof/>
        </w:rPr>
        <w:tab/>
        <w:t>R. B. Melton</w:t>
      </w:r>
      <w:r w:rsidRPr="00F4139C">
        <w:rPr>
          <w:i/>
          <w:noProof/>
        </w:rPr>
        <w:t xml:space="preserve"> et al.</w:t>
      </w:r>
      <w:r w:rsidRPr="00F4139C">
        <w:rPr>
          <w:noProof/>
        </w:rPr>
        <w:t xml:space="preserve">, "Leveraging Standards to Create an Open Platform for the Development of Advanced Distribution Applications," </w:t>
      </w:r>
      <w:r w:rsidRPr="00F4139C">
        <w:rPr>
          <w:i/>
          <w:noProof/>
        </w:rPr>
        <w:t xml:space="preserve">IEEE Access, </w:t>
      </w:r>
      <w:r w:rsidRPr="00F4139C">
        <w:rPr>
          <w:noProof/>
        </w:rPr>
        <w:t>vol. 6, pp. 37361-37370, 2018, doi: 10.1109/ACCESS.2018.2851186.</w:t>
      </w:r>
    </w:p>
    <w:p w14:paraId="42E50428" w14:textId="0F07F749" w:rsidR="005929ED" w:rsidRPr="005929ED" w:rsidRDefault="005929ED" w:rsidP="005929ED">
      <w:r>
        <w:fldChar w:fldCharType="end"/>
      </w:r>
    </w:p>
    <w:sectPr w:rsidR="005929ED" w:rsidRPr="005929ED">
      <w:headerReference w:type="default" r:id="rId35"/>
      <w:footerReference w:type="default" r:id="rId3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2F2F4A" w14:textId="77777777" w:rsidR="004419F3" w:rsidRDefault="004419F3" w:rsidP="009C04BD">
      <w:pPr>
        <w:spacing w:after="0" w:line="240" w:lineRule="auto"/>
      </w:pPr>
      <w:r>
        <w:separator/>
      </w:r>
    </w:p>
  </w:endnote>
  <w:endnote w:type="continuationSeparator" w:id="0">
    <w:p w14:paraId="13EBAE5B" w14:textId="77777777" w:rsidR="004419F3" w:rsidRDefault="004419F3" w:rsidP="009C04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Times New Roman (Body C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470BEE" w14:textId="07A85169" w:rsidR="00860783" w:rsidRDefault="00860783">
    <w:pPr>
      <w:pStyle w:val="Footer"/>
    </w:pPr>
    <w:r>
      <w:tab/>
    </w:r>
    <w:r>
      <w:fldChar w:fldCharType="begin"/>
    </w:r>
    <w:r>
      <w:instrText xml:space="preserve"> PAGE   \* MERGEFORMAT </w:instrText>
    </w:r>
    <w:r>
      <w:fldChar w:fldCharType="separate"/>
    </w:r>
    <w:r>
      <w:rPr>
        <w:noProof/>
      </w:rPr>
      <w:t>4</w:t>
    </w:r>
    <w:r>
      <w:rPr>
        <w:noProof/>
      </w:rPr>
      <w:fldChar w:fldCharType="end"/>
    </w:r>
    <w:r>
      <w:rPr>
        <w:noProof/>
      </w:rPr>
      <w:tab/>
    </w:r>
    <w:r>
      <w:rPr>
        <w:noProof/>
      </w:rPr>
      <w:fldChar w:fldCharType="begin"/>
    </w:r>
    <w:r>
      <w:rPr>
        <w:noProof/>
      </w:rPr>
      <w:instrText xml:space="preserve"> SAVEDATE  \@ "M/d/yyyy"  \* MERGEFORMAT </w:instrText>
    </w:r>
    <w:r>
      <w:rPr>
        <w:noProof/>
      </w:rPr>
      <w:fldChar w:fldCharType="separate"/>
    </w:r>
    <w:r>
      <w:rPr>
        <w:noProof/>
      </w:rPr>
      <w:t>1/6/202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63F12F" w14:textId="77777777" w:rsidR="004419F3" w:rsidRDefault="004419F3" w:rsidP="009C04BD">
      <w:pPr>
        <w:spacing w:after="0" w:line="240" w:lineRule="auto"/>
      </w:pPr>
      <w:r>
        <w:separator/>
      </w:r>
    </w:p>
  </w:footnote>
  <w:footnote w:type="continuationSeparator" w:id="0">
    <w:p w14:paraId="4453936E" w14:textId="77777777" w:rsidR="004419F3" w:rsidRDefault="004419F3" w:rsidP="009C04B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3C72C" w14:textId="6C2FD6D3" w:rsidR="00860783" w:rsidRPr="009C04BD" w:rsidRDefault="00860783">
    <w:pPr>
      <w:pStyle w:val="Header"/>
      <w:rPr>
        <w:i/>
        <w:u w:val="single"/>
      </w:rPr>
    </w:pPr>
    <w:r>
      <w:rPr>
        <w:i/>
        <w:u w:val="single"/>
      </w:rPr>
      <w:t xml:space="preserve">Free Pascal Builds of </w:t>
    </w:r>
    <w:proofErr w:type="spellStart"/>
    <w:r>
      <w:rPr>
        <w:i/>
        <w:u w:val="single"/>
      </w:rPr>
      <w:t>OpenDSSCmd</w:t>
    </w:r>
    <w:proofErr w:type="spellEnd"/>
    <w:r>
      <w:rPr>
        <w:i/>
        <w:u w:val="single"/>
      </w:rPr>
      <w:tab/>
    </w:r>
    <w:r>
      <w:rPr>
        <w:i/>
        <w:u w:val="single"/>
      </w:rPr>
      <w:tab/>
      <w:t>PNN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F7C29"/>
    <w:multiLevelType w:val="hybridMultilevel"/>
    <w:tmpl w:val="21228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921140"/>
    <w:multiLevelType w:val="hybridMultilevel"/>
    <w:tmpl w:val="0C8CC9FE"/>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8206CFB"/>
    <w:multiLevelType w:val="hybridMultilevel"/>
    <w:tmpl w:val="3648C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8D2493"/>
    <w:multiLevelType w:val="hybridMultilevel"/>
    <w:tmpl w:val="F01E5AB2"/>
    <w:lvl w:ilvl="0" w:tplc="DE760CE4">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DA5425"/>
    <w:multiLevelType w:val="hybridMultilevel"/>
    <w:tmpl w:val="0B7E1F64"/>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3220B6"/>
    <w:multiLevelType w:val="hybridMultilevel"/>
    <w:tmpl w:val="49BAED46"/>
    <w:lvl w:ilvl="0" w:tplc="ABC8B8B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5A62BC4"/>
    <w:multiLevelType w:val="hybridMultilevel"/>
    <w:tmpl w:val="796CC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2672D3"/>
    <w:multiLevelType w:val="hybridMultilevel"/>
    <w:tmpl w:val="ADC262E6"/>
    <w:lvl w:ilvl="0" w:tplc="A1FE2B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C12CE2"/>
    <w:multiLevelType w:val="multilevel"/>
    <w:tmpl w:val="5122FA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AC80F92"/>
    <w:multiLevelType w:val="hybridMultilevel"/>
    <w:tmpl w:val="1B0C26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F15381"/>
    <w:multiLevelType w:val="hybridMultilevel"/>
    <w:tmpl w:val="82080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C12A08"/>
    <w:multiLevelType w:val="hybridMultilevel"/>
    <w:tmpl w:val="76FC11D4"/>
    <w:lvl w:ilvl="0" w:tplc="04090001">
      <w:start w:val="1"/>
      <w:numFmt w:val="bullet"/>
      <w:lvlText w:val=""/>
      <w:lvlJc w:val="left"/>
      <w:pPr>
        <w:ind w:left="764" w:hanging="360"/>
      </w:pPr>
      <w:rPr>
        <w:rFonts w:ascii="Symbol" w:hAnsi="Symbol" w:hint="default"/>
      </w:rPr>
    </w:lvl>
    <w:lvl w:ilvl="1" w:tplc="04090003" w:tentative="1">
      <w:start w:val="1"/>
      <w:numFmt w:val="bullet"/>
      <w:lvlText w:val="o"/>
      <w:lvlJc w:val="left"/>
      <w:pPr>
        <w:ind w:left="1484" w:hanging="360"/>
      </w:pPr>
      <w:rPr>
        <w:rFonts w:ascii="Courier New" w:hAnsi="Courier New" w:hint="default"/>
      </w:rPr>
    </w:lvl>
    <w:lvl w:ilvl="2" w:tplc="04090005" w:tentative="1">
      <w:start w:val="1"/>
      <w:numFmt w:val="bullet"/>
      <w:lvlText w:val=""/>
      <w:lvlJc w:val="left"/>
      <w:pPr>
        <w:ind w:left="2204" w:hanging="360"/>
      </w:pPr>
      <w:rPr>
        <w:rFonts w:ascii="Wingdings" w:hAnsi="Wingdings" w:hint="default"/>
      </w:rPr>
    </w:lvl>
    <w:lvl w:ilvl="3" w:tplc="04090001" w:tentative="1">
      <w:start w:val="1"/>
      <w:numFmt w:val="bullet"/>
      <w:lvlText w:val=""/>
      <w:lvlJc w:val="left"/>
      <w:pPr>
        <w:ind w:left="2924" w:hanging="360"/>
      </w:pPr>
      <w:rPr>
        <w:rFonts w:ascii="Symbol" w:hAnsi="Symbol" w:hint="default"/>
      </w:rPr>
    </w:lvl>
    <w:lvl w:ilvl="4" w:tplc="04090003" w:tentative="1">
      <w:start w:val="1"/>
      <w:numFmt w:val="bullet"/>
      <w:lvlText w:val="o"/>
      <w:lvlJc w:val="left"/>
      <w:pPr>
        <w:ind w:left="3644" w:hanging="360"/>
      </w:pPr>
      <w:rPr>
        <w:rFonts w:ascii="Courier New" w:hAnsi="Courier New" w:hint="default"/>
      </w:rPr>
    </w:lvl>
    <w:lvl w:ilvl="5" w:tplc="04090005" w:tentative="1">
      <w:start w:val="1"/>
      <w:numFmt w:val="bullet"/>
      <w:lvlText w:val=""/>
      <w:lvlJc w:val="left"/>
      <w:pPr>
        <w:ind w:left="4364" w:hanging="360"/>
      </w:pPr>
      <w:rPr>
        <w:rFonts w:ascii="Wingdings" w:hAnsi="Wingdings" w:hint="default"/>
      </w:rPr>
    </w:lvl>
    <w:lvl w:ilvl="6" w:tplc="04090001" w:tentative="1">
      <w:start w:val="1"/>
      <w:numFmt w:val="bullet"/>
      <w:lvlText w:val=""/>
      <w:lvlJc w:val="left"/>
      <w:pPr>
        <w:ind w:left="5084" w:hanging="360"/>
      </w:pPr>
      <w:rPr>
        <w:rFonts w:ascii="Symbol" w:hAnsi="Symbol" w:hint="default"/>
      </w:rPr>
    </w:lvl>
    <w:lvl w:ilvl="7" w:tplc="04090003" w:tentative="1">
      <w:start w:val="1"/>
      <w:numFmt w:val="bullet"/>
      <w:lvlText w:val="o"/>
      <w:lvlJc w:val="left"/>
      <w:pPr>
        <w:ind w:left="5804" w:hanging="360"/>
      </w:pPr>
      <w:rPr>
        <w:rFonts w:ascii="Courier New" w:hAnsi="Courier New" w:hint="default"/>
      </w:rPr>
    </w:lvl>
    <w:lvl w:ilvl="8" w:tplc="04090005" w:tentative="1">
      <w:start w:val="1"/>
      <w:numFmt w:val="bullet"/>
      <w:lvlText w:val=""/>
      <w:lvlJc w:val="left"/>
      <w:pPr>
        <w:ind w:left="6524" w:hanging="360"/>
      </w:pPr>
      <w:rPr>
        <w:rFonts w:ascii="Wingdings" w:hAnsi="Wingdings" w:hint="default"/>
      </w:rPr>
    </w:lvl>
  </w:abstractNum>
  <w:abstractNum w:abstractNumId="12" w15:restartNumberingAfterBreak="0">
    <w:nsid w:val="2AAA6D57"/>
    <w:multiLevelType w:val="hybridMultilevel"/>
    <w:tmpl w:val="05C00C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E2637B"/>
    <w:multiLevelType w:val="hybridMultilevel"/>
    <w:tmpl w:val="4190B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10383E"/>
    <w:multiLevelType w:val="hybridMultilevel"/>
    <w:tmpl w:val="E5D25D7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ED2DAD"/>
    <w:multiLevelType w:val="hybridMultilevel"/>
    <w:tmpl w:val="0C64D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DF2C4F"/>
    <w:multiLevelType w:val="hybridMultilevel"/>
    <w:tmpl w:val="E54C108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2066BC"/>
    <w:multiLevelType w:val="hybridMultilevel"/>
    <w:tmpl w:val="0B7E1F64"/>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401ACD"/>
    <w:multiLevelType w:val="hybridMultilevel"/>
    <w:tmpl w:val="BC94FB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2553FC"/>
    <w:multiLevelType w:val="hybridMultilevel"/>
    <w:tmpl w:val="5122FA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2F7F71"/>
    <w:multiLevelType w:val="hybridMultilevel"/>
    <w:tmpl w:val="9A1A4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C72F0C"/>
    <w:multiLevelType w:val="hybridMultilevel"/>
    <w:tmpl w:val="2A3A7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45552E"/>
    <w:multiLevelType w:val="hybridMultilevel"/>
    <w:tmpl w:val="3B28DCD2"/>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DD0037"/>
    <w:multiLevelType w:val="hybridMultilevel"/>
    <w:tmpl w:val="CA48C7E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491A3948"/>
    <w:multiLevelType w:val="hybridMultilevel"/>
    <w:tmpl w:val="7FD0D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9AB7A8A"/>
    <w:multiLevelType w:val="hybridMultilevel"/>
    <w:tmpl w:val="B84CEDD4"/>
    <w:lvl w:ilvl="0" w:tplc="E0AEED36">
      <w:start w:val="4"/>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CC32B3E"/>
    <w:multiLevelType w:val="hybridMultilevel"/>
    <w:tmpl w:val="3C2A8C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FD7710"/>
    <w:multiLevelType w:val="multilevel"/>
    <w:tmpl w:val="1E1A176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15:restartNumberingAfterBreak="0">
    <w:nsid w:val="502A26FC"/>
    <w:multiLevelType w:val="hybridMultilevel"/>
    <w:tmpl w:val="95127D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2BE1B79"/>
    <w:multiLevelType w:val="hybridMultilevel"/>
    <w:tmpl w:val="52A8518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5E203D0"/>
    <w:multiLevelType w:val="hybridMultilevel"/>
    <w:tmpl w:val="947CC940"/>
    <w:lvl w:ilvl="0" w:tplc="B27A9CC0">
      <w:start w:val="1"/>
      <w:numFmt w:val="decimal"/>
      <w:lvlText w:val="%1."/>
      <w:lvlJc w:val="left"/>
      <w:pPr>
        <w:ind w:left="720" w:hanging="360"/>
      </w:pPr>
      <w:rPr>
        <w:rFonts w:hint="default"/>
      </w:rPr>
    </w:lvl>
    <w:lvl w:ilvl="1" w:tplc="C6EA8548">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754914"/>
    <w:multiLevelType w:val="hybridMultilevel"/>
    <w:tmpl w:val="7836247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624D73CC"/>
    <w:multiLevelType w:val="hybridMultilevel"/>
    <w:tmpl w:val="A04C005C"/>
    <w:lvl w:ilvl="0" w:tplc="C6EA8548">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5B2814"/>
    <w:multiLevelType w:val="hybridMultilevel"/>
    <w:tmpl w:val="71A2D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5DF5DD4"/>
    <w:multiLevelType w:val="hybridMultilevel"/>
    <w:tmpl w:val="CE38B6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F8F0701"/>
    <w:multiLevelType w:val="hybridMultilevel"/>
    <w:tmpl w:val="E54C108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014775C"/>
    <w:multiLevelType w:val="hybridMultilevel"/>
    <w:tmpl w:val="8FECB40E"/>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48867FC"/>
    <w:multiLevelType w:val="hybridMultilevel"/>
    <w:tmpl w:val="052816D2"/>
    <w:lvl w:ilvl="0" w:tplc="C6EA854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78A4AAB"/>
    <w:multiLevelType w:val="hybridMultilevel"/>
    <w:tmpl w:val="BC907AA8"/>
    <w:lvl w:ilvl="0" w:tplc="E0AEED36">
      <w:start w:val="4"/>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8F06E38"/>
    <w:multiLevelType w:val="hybridMultilevel"/>
    <w:tmpl w:val="70A4E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F22318"/>
    <w:multiLevelType w:val="hybridMultilevel"/>
    <w:tmpl w:val="F7F29672"/>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9866825"/>
    <w:multiLevelType w:val="hybridMultilevel"/>
    <w:tmpl w:val="1B9C93FC"/>
    <w:lvl w:ilvl="0" w:tplc="B27A9C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996497D"/>
    <w:multiLevelType w:val="hybridMultilevel"/>
    <w:tmpl w:val="052816D2"/>
    <w:lvl w:ilvl="0" w:tplc="C6EA854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606335"/>
    <w:multiLevelType w:val="hybridMultilevel"/>
    <w:tmpl w:val="61383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BC17A61"/>
    <w:multiLevelType w:val="hybridMultilevel"/>
    <w:tmpl w:val="6EBA58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BF81BB5"/>
    <w:multiLevelType w:val="hybridMultilevel"/>
    <w:tmpl w:val="59B29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35"/>
  </w:num>
  <w:num w:numId="3">
    <w:abstractNumId w:val="22"/>
  </w:num>
  <w:num w:numId="4">
    <w:abstractNumId w:val="43"/>
  </w:num>
  <w:num w:numId="5">
    <w:abstractNumId w:val="17"/>
  </w:num>
  <w:num w:numId="6">
    <w:abstractNumId w:val="3"/>
  </w:num>
  <w:num w:numId="7">
    <w:abstractNumId w:val="38"/>
  </w:num>
  <w:num w:numId="8">
    <w:abstractNumId w:val="21"/>
  </w:num>
  <w:num w:numId="9">
    <w:abstractNumId w:val="4"/>
  </w:num>
  <w:num w:numId="10">
    <w:abstractNumId w:val="30"/>
  </w:num>
  <w:num w:numId="11">
    <w:abstractNumId w:val="16"/>
  </w:num>
  <w:num w:numId="12">
    <w:abstractNumId w:val="14"/>
  </w:num>
  <w:num w:numId="13">
    <w:abstractNumId w:val="36"/>
  </w:num>
  <w:num w:numId="14">
    <w:abstractNumId w:val="40"/>
  </w:num>
  <w:num w:numId="15">
    <w:abstractNumId w:val="11"/>
  </w:num>
  <w:num w:numId="16">
    <w:abstractNumId w:val="5"/>
  </w:num>
  <w:num w:numId="17">
    <w:abstractNumId w:val="32"/>
  </w:num>
  <w:num w:numId="18">
    <w:abstractNumId w:val="37"/>
  </w:num>
  <w:num w:numId="19">
    <w:abstractNumId w:val="31"/>
  </w:num>
  <w:num w:numId="20">
    <w:abstractNumId w:val="30"/>
    <w:lvlOverride w:ilvl="0">
      <w:startOverride w:val="1"/>
    </w:lvlOverride>
  </w:num>
  <w:num w:numId="21">
    <w:abstractNumId w:val="41"/>
  </w:num>
  <w:num w:numId="22">
    <w:abstractNumId w:val="12"/>
  </w:num>
  <w:num w:numId="23">
    <w:abstractNumId w:val="19"/>
  </w:num>
  <w:num w:numId="24">
    <w:abstractNumId w:val="42"/>
  </w:num>
  <w:num w:numId="25">
    <w:abstractNumId w:val="29"/>
  </w:num>
  <w:num w:numId="26">
    <w:abstractNumId w:val="23"/>
  </w:num>
  <w:num w:numId="27">
    <w:abstractNumId w:val="8"/>
  </w:num>
  <w:num w:numId="28">
    <w:abstractNumId w:val="10"/>
  </w:num>
  <w:num w:numId="29">
    <w:abstractNumId w:val="20"/>
  </w:num>
  <w:num w:numId="30">
    <w:abstractNumId w:val="27"/>
  </w:num>
  <w:num w:numId="31">
    <w:abstractNumId w:val="34"/>
  </w:num>
  <w:num w:numId="32">
    <w:abstractNumId w:val="28"/>
  </w:num>
  <w:num w:numId="33">
    <w:abstractNumId w:val="26"/>
  </w:num>
  <w:num w:numId="34">
    <w:abstractNumId w:val="39"/>
  </w:num>
  <w:num w:numId="35">
    <w:abstractNumId w:val="44"/>
  </w:num>
  <w:num w:numId="36">
    <w:abstractNumId w:val="24"/>
  </w:num>
  <w:num w:numId="37">
    <w:abstractNumId w:val="1"/>
  </w:num>
  <w:num w:numId="38">
    <w:abstractNumId w:val="0"/>
  </w:num>
  <w:num w:numId="39">
    <w:abstractNumId w:val="25"/>
  </w:num>
  <w:num w:numId="40">
    <w:abstractNumId w:val="7"/>
  </w:num>
  <w:num w:numId="41">
    <w:abstractNumId w:val="15"/>
  </w:num>
  <w:num w:numId="42">
    <w:abstractNumId w:val="13"/>
  </w:num>
  <w:num w:numId="43">
    <w:abstractNumId w:val="6"/>
  </w:num>
  <w:num w:numId="44">
    <w:abstractNumId w:val="33"/>
  </w:num>
  <w:num w:numId="45">
    <w:abstractNumId w:val="2"/>
  </w:num>
  <w:num w:numId="46">
    <w:abstractNumId w:val="45"/>
  </w:num>
  <w:num w:numId="4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9&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t9wraza9p25zevrw5v5e0rsvafazdvzfe0&quot;&gt;PNNLtemc-Converted&lt;record-ids&gt;&lt;item&gt;61&lt;/item&gt;&lt;item&gt;117&lt;/item&gt;&lt;item&gt;528&lt;/item&gt;&lt;item&gt;571&lt;/item&gt;&lt;/record-ids&gt;&lt;/item&gt;&lt;/Libraries&gt;"/>
  </w:docVars>
  <w:rsids>
    <w:rsidRoot w:val="009C04BD"/>
    <w:rsid w:val="0000206E"/>
    <w:rsid w:val="00002081"/>
    <w:rsid w:val="0000302A"/>
    <w:rsid w:val="00010CAE"/>
    <w:rsid w:val="000236F1"/>
    <w:rsid w:val="000239FE"/>
    <w:rsid w:val="00035084"/>
    <w:rsid w:val="00043ED8"/>
    <w:rsid w:val="000451BC"/>
    <w:rsid w:val="000454E1"/>
    <w:rsid w:val="00050839"/>
    <w:rsid w:val="00051399"/>
    <w:rsid w:val="000573E6"/>
    <w:rsid w:val="00061E72"/>
    <w:rsid w:val="00062564"/>
    <w:rsid w:val="0007164F"/>
    <w:rsid w:val="000801FB"/>
    <w:rsid w:val="00085EFE"/>
    <w:rsid w:val="00093853"/>
    <w:rsid w:val="000A674F"/>
    <w:rsid w:val="000B0C3B"/>
    <w:rsid w:val="000B1FA1"/>
    <w:rsid w:val="000B5524"/>
    <w:rsid w:val="000C2826"/>
    <w:rsid w:val="000E1FF7"/>
    <w:rsid w:val="000E681C"/>
    <w:rsid w:val="000E78C5"/>
    <w:rsid w:val="000F0BB3"/>
    <w:rsid w:val="00101FCF"/>
    <w:rsid w:val="00111778"/>
    <w:rsid w:val="0011365D"/>
    <w:rsid w:val="001153ED"/>
    <w:rsid w:val="00120312"/>
    <w:rsid w:val="001226B0"/>
    <w:rsid w:val="00142B9C"/>
    <w:rsid w:val="00163E04"/>
    <w:rsid w:val="0016653B"/>
    <w:rsid w:val="0017043C"/>
    <w:rsid w:val="0018779D"/>
    <w:rsid w:val="00196418"/>
    <w:rsid w:val="00197534"/>
    <w:rsid w:val="001A5D50"/>
    <w:rsid w:val="001B197D"/>
    <w:rsid w:val="001B33D6"/>
    <w:rsid w:val="001B53C3"/>
    <w:rsid w:val="001B56A7"/>
    <w:rsid w:val="001B638F"/>
    <w:rsid w:val="001B6F58"/>
    <w:rsid w:val="001C096C"/>
    <w:rsid w:val="001C09BB"/>
    <w:rsid w:val="001C7E50"/>
    <w:rsid w:val="001D18E8"/>
    <w:rsid w:val="001E09EF"/>
    <w:rsid w:val="001E647B"/>
    <w:rsid w:val="001F328F"/>
    <w:rsid w:val="001F344E"/>
    <w:rsid w:val="001F7BD7"/>
    <w:rsid w:val="00202E07"/>
    <w:rsid w:val="00213ADF"/>
    <w:rsid w:val="00221500"/>
    <w:rsid w:val="002229AF"/>
    <w:rsid w:val="0024561E"/>
    <w:rsid w:val="00246029"/>
    <w:rsid w:val="002523FD"/>
    <w:rsid w:val="002532A3"/>
    <w:rsid w:val="00262AD6"/>
    <w:rsid w:val="00266F3C"/>
    <w:rsid w:val="00271307"/>
    <w:rsid w:val="00281C28"/>
    <w:rsid w:val="00296449"/>
    <w:rsid w:val="002970EE"/>
    <w:rsid w:val="002B154C"/>
    <w:rsid w:val="002B4C2E"/>
    <w:rsid w:val="002D1AC1"/>
    <w:rsid w:val="002D6E0A"/>
    <w:rsid w:val="002E0DEC"/>
    <w:rsid w:val="002E0F1F"/>
    <w:rsid w:val="002E1AAA"/>
    <w:rsid w:val="002E6847"/>
    <w:rsid w:val="002F29D9"/>
    <w:rsid w:val="002F7244"/>
    <w:rsid w:val="00300FB3"/>
    <w:rsid w:val="0031214C"/>
    <w:rsid w:val="003156D6"/>
    <w:rsid w:val="00322FC7"/>
    <w:rsid w:val="00334757"/>
    <w:rsid w:val="0035640E"/>
    <w:rsid w:val="00356B10"/>
    <w:rsid w:val="00365702"/>
    <w:rsid w:val="003756E8"/>
    <w:rsid w:val="00383A44"/>
    <w:rsid w:val="003876E0"/>
    <w:rsid w:val="00390C97"/>
    <w:rsid w:val="00392F06"/>
    <w:rsid w:val="003936A3"/>
    <w:rsid w:val="003967DE"/>
    <w:rsid w:val="003A289F"/>
    <w:rsid w:val="003A4148"/>
    <w:rsid w:val="003B4F34"/>
    <w:rsid w:val="003B79B3"/>
    <w:rsid w:val="003C0D72"/>
    <w:rsid w:val="003D064D"/>
    <w:rsid w:val="003E13C3"/>
    <w:rsid w:val="003E57DF"/>
    <w:rsid w:val="003E59F3"/>
    <w:rsid w:val="003F0332"/>
    <w:rsid w:val="003F10C1"/>
    <w:rsid w:val="003F44BF"/>
    <w:rsid w:val="003F48A5"/>
    <w:rsid w:val="003F4A9D"/>
    <w:rsid w:val="003F6D0C"/>
    <w:rsid w:val="004021C0"/>
    <w:rsid w:val="00402AF2"/>
    <w:rsid w:val="00405F5B"/>
    <w:rsid w:val="00407D4C"/>
    <w:rsid w:val="00410A68"/>
    <w:rsid w:val="004129D0"/>
    <w:rsid w:val="00415852"/>
    <w:rsid w:val="004158E3"/>
    <w:rsid w:val="0041793C"/>
    <w:rsid w:val="00425260"/>
    <w:rsid w:val="004272ED"/>
    <w:rsid w:val="00427472"/>
    <w:rsid w:val="00427EB9"/>
    <w:rsid w:val="004419F3"/>
    <w:rsid w:val="004558B4"/>
    <w:rsid w:val="00460A0B"/>
    <w:rsid w:val="00460B10"/>
    <w:rsid w:val="00462A56"/>
    <w:rsid w:val="0046310B"/>
    <w:rsid w:val="00466C8D"/>
    <w:rsid w:val="00467FA7"/>
    <w:rsid w:val="00482516"/>
    <w:rsid w:val="00484D3F"/>
    <w:rsid w:val="004903F5"/>
    <w:rsid w:val="00491039"/>
    <w:rsid w:val="00494854"/>
    <w:rsid w:val="00496181"/>
    <w:rsid w:val="004B74CD"/>
    <w:rsid w:val="004D06C8"/>
    <w:rsid w:val="004D0D13"/>
    <w:rsid w:val="004D2ACB"/>
    <w:rsid w:val="004D2BB1"/>
    <w:rsid w:val="004D7CD8"/>
    <w:rsid w:val="004E2CBF"/>
    <w:rsid w:val="004E4728"/>
    <w:rsid w:val="004F0059"/>
    <w:rsid w:val="004F0960"/>
    <w:rsid w:val="004F7720"/>
    <w:rsid w:val="00501813"/>
    <w:rsid w:val="005021E6"/>
    <w:rsid w:val="0050462F"/>
    <w:rsid w:val="0050469F"/>
    <w:rsid w:val="00504BD1"/>
    <w:rsid w:val="00511B96"/>
    <w:rsid w:val="00514076"/>
    <w:rsid w:val="005248AA"/>
    <w:rsid w:val="00543433"/>
    <w:rsid w:val="0054353D"/>
    <w:rsid w:val="00553753"/>
    <w:rsid w:val="00556ABB"/>
    <w:rsid w:val="0055732F"/>
    <w:rsid w:val="0056242D"/>
    <w:rsid w:val="00562902"/>
    <w:rsid w:val="005665DB"/>
    <w:rsid w:val="00567F37"/>
    <w:rsid w:val="00570355"/>
    <w:rsid w:val="00580F9F"/>
    <w:rsid w:val="00581418"/>
    <w:rsid w:val="005902AE"/>
    <w:rsid w:val="005929ED"/>
    <w:rsid w:val="00593A92"/>
    <w:rsid w:val="00597409"/>
    <w:rsid w:val="005A042A"/>
    <w:rsid w:val="005A1B0B"/>
    <w:rsid w:val="005A5198"/>
    <w:rsid w:val="005B3F51"/>
    <w:rsid w:val="005B7A0C"/>
    <w:rsid w:val="005C0426"/>
    <w:rsid w:val="005C071F"/>
    <w:rsid w:val="005C0A93"/>
    <w:rsid w:val="005C63DF"/>
    <w:rsid w:val="005C6F85"/>
    <w:rsid w:val="005C7683"/>
    <w:rsid w:val="005D41D2"/>
    <w:rsid w:val="005D54BF"/>
    <w:rsid w:val="005E20F7"/>
    <w:rsid w:val="005E21CF"/>
    <w:rsid w:val="005E36E4"/>
    <w:rsid w:val="005E6CD8"/>
    <w:rsid w:val="005E735B"/>
    <w:rsid w:val="005E7DA4"/>
    <w:rsid w:val="005F2EF3"/>
    <w:rsid w:val="00600EC9"/>
    <w:rsid w:val="006057A4"/>
    <w:rsid w:val="00605889"/>
    <w:rsid w:val="00610E40"/>
    <w:rsid w:val="00611967"/>
    <w:rsid w:val="00617E62"/>
    <w:rsid w:val="00625AFE"/>
    <w:rsid w:val="00626347"/>
    <w:rsid w:val="00631D1E"/>
    <w:rsid w:val="00636A12"/>
    <w:rsid w:val="00641813"/>
    <w:rsid w:val="00642BCD"/>
    <w:rsid w:val="0064773A"/>
    <w:rsid w:val="0065636E"/>
    <w:rsid w:val="00664028"/>
    <w:rsid w:val="00675AD1"/>
    <w:rsid w:val="006773A1"/>
    <w:rsid w:val="0068102E"/>
    <w:rsid w:val="006A3EF7"/>
    <w:rsid w:val="006A6E70"/>
    <w:rsid w:val="006B4CA3"/>
    <w:rsid w:val="006B52EB"/>
    <w:rsid w:val="006C1D24"/>
    <w:rsid w:val="006C22A5"/>
    <w:rsid w:val="006C4801"/>
    <w:rsid w:val="006E4BC7"/>
    <w:rsid w:val="006E4E44"/>
    <w:rsid w:val="006F0667"/>
    <w:rsid w:val="00703871"/>
    <w:rsid w:val="0070395C"/>
    <w:rsid w:val="00706C98"/>
    <w:rsid w:val="00710B95"/>
    <w:rsid w:val="00714DEA"/>
    <w:rsid w:val="00716F99"/>
    <w:rsid w:val="00717592"/>
    <w:rsid w:val="007215CE"/>
    <w:rsid w:val="007232B4"/>
    <w:rsid w:val="0072632F"/>
    <w:rsid w:val="00727390"/>
    <w:rsid w:val="00734FC8"/>
    <w:rsid w:val="007356C7"/>
    <w:rsid w:val="007367B9"/>
    <w:rsid w:val="00745B5A"/>
    <w:rsid w:val="007625E8"/>
    <w:rsid w:val="00765C76"/>
    <w:rsid w:val="00773FB3"/>
    <w:rsid w:val="00775933"/>
    <w:rsid w:val="007763EC"/>
    <w:rsid w:val="00777023"/>
    <w:rsid w:val="007779B9"/>
    <w:rsid w:val="00787367"/>
    <w:rsid w:val="007919B9"/>
    <w:rsid w:val="00792757"/>
    <w:rsid w:val="007956E5"/>
    <w:rsid w:val="007A23FE"/>
    <w:rsid w:val="007A3B89"/>
    <w:rsid w:val="007A6A69"/>
    <w:rsid w:val="007B0A6C"/>
    <w:rsid w:val="007B1302"/>
    <w:rsid w:val="007B3AB4"/>
    <w:rsid w:val="007D23BE"/>
    <w:rsid w:val="007D5AC9"/>
    <w:rsid w:val="007E10F0"/>
    <w:rsid w:val="007F2443"/>
    <w:rsid w:val="007F478B"/>
    <w:rsid w:val="007F4E75"/>
    <w:rsid w:val="0081330F"/>
    <w:rsid w:val="0082367E"/>
    <w:rsid w:val="00834163"/>
    <w:rsid w:val="008379C2"/>
    <w:rsid w:val="008426DA"/>
    <w:rsid w:val="00850263"/>
    <w:rsid w:val="008506CA"/>
    <w:rsid w:val="00854DF4"/>
    <w:rsid w:val="008556CD"/>
    <w:rsid w:val="00856535"/>
    <w:rsid w:val="008573F3"/>
    <w:rsid w:val="00860783"/>
    <w:rsid w:val="00866CC3"/>
    <w:rsid w:val="00873188"/>
    <w:rsid w:val="008733B6"/>
    <w:rsid w:val="00875075"/>
    <w:rsid w:val="00892C6D"/>
    <w:rsid w:val="008958A6"/>
    <w:rsid w:val="008970C0"/>
    <w:rsid w:val="008A2448"/>
    <w:rsid w:val="008A67A4"/>
    <w:rsid w:val="008B0834"/>
    <w:rsid w:val="008B2DBD"/>
    <w:rsid w:val="008B5EE1"/>
    <w:rsid w:val="008C027E"/>
    <w:rsid w:val="008D07B6"/>
    <w:rsid w:val="008D5379"/>
    <w:rsid w:val="008E2646"/>
    <w:rsid w:val="008E7F43"/>
    <w:rsid w:val="008F1F23"/>
    <w:rsid w:val="0090176D"/>
    <w:rsid w:val="0090432C"/>
    <w:rsid w:val="009071A2"/>
    <w:rsid w:val="00913B6F"/>
    <w:rsid w:val="00916AB7"/>
    <w:rsid w:val="00922460"/>
    <w:rsid w:val="009262C6"/>
    <w:rsid w:val="00930F67"/>
    <w:rsid w:val="00945D34"/>
    <w:rsid w:val="0094690C"/>
    <w:rsid w:val="00954255"/>
    <w:rsid w:val="00954D8D"/>
    <w:rsid w:val="009552C2"/>
    <w:rsid w:val="00961640"/>
    <w:rsid w:val="00962365"/>
    <w:rsid w:val="0096345C"/>
    <w:rsid w:val="0096706E"/>
    <w:rsid w:val="0097504A"/>
    <w:rsid w:val="00977CE3"/>
    <w:rsid w:val="00981340"/>
    <w:rsid w:val="009865BF"/>
    <w:rsid w:val="00990C59"/>
    <w:rsid w:val="00991A76"/>
    <w:rsid w:val="009974D2"/>
    <w:rsid w:val="00997508"/>
    <w:rsid w:val="009A747D"/>
    <w:rsid w:val="009C04BD"/>
    <w:rsid w:val="009C4CF0"/>
    <w:rsid w:val="009C6792"/>
    <w:rsid w:val="009D39F3"/>
    <w:rsid w:val="009D4D0E"/>
    <w:rsid w:val="009D54C5"/>
    <w:rsid w:val="009E0C54"/>
    <w:rsid w:val="009E0E78"/>
    <w:rsid w:val="009F20CC"/>
    <w:rsid w:val="009F3CE2"/>
    <w:rsid w:val="009F5094"/>
    <w:rsid w:val="00A05AC2"/>
    <w:rsid w:val="00A13CE0"/>
    <w:rsid w:val="00A214CC"/>
    <w:rsid w:val="00A25470"/>
    <w:rsid w:val="00A25CAF"/>
    <w:rsid w:val="00A25CE8"/>
    <w:rsid w:val="00A4160E"/>
    <w:rsid w:val="00A54A47"/>
    <w:rsid w:val="00A57AFD"/>
    <w:rsid w:val="00A61196"/>
    <w:rsid w:val="00A71621"/>
    <w:rsid w:val="00A82C4B"/>
    <w:rsid w:val="00A84ABA"/>
    <w:rsid w:val="00A92C23"/>
    <w:rsid w:val="00A930B7"/>
    <w:rsid w:val="00A9314F"/>
    <w:rsid w:val="00A968FD"/>
    <w:rsid w:val="00AB5ECE"/>
    <w:rsid w:val="00AB684E"/>
    <w:rsid w:val="00AB6D1B"/>
    <w:rsid w:val="00AB78D2"/>
    <w:rsid w:val="00AC28F8"/>
    <w:rsid w:val="00AC5BF1"/>
    <w:rsid w:val="00AF29D4"/>
    <w:rsid w:val="00AF37D4"/>
    <w:rsid w:val="00AF5F64"/>
    <w:rsid w:val="00AF6764"/>
    <w:rsid w:val="00B013B6"/>
    <w:rsid w:val="00B102D8"/>
    <w:rsid w:val="00B1114B"/>
    <w:rsid w:val="00B17DFC"/>
    <w:rsid w:val="00B20C2A"/>
    <w:rsid w:val="00B25818"/>
    <w:rsid w:val="00B26BD7"/>
    <w:rsid w:val="00B34C6C"/>
    <w:rsid w:val="00B35A4E"/>
    <w:rsid w:val="00B36C1C"/>
    <w:rsid w:val="00B448C5"/>
    <w:rsid w:val="00B44CA0"/>
    <w:rsid w:val="00B461A6"/>
    <w:rsid w:val="00B4791E"/>
    <w:rsid w:val="00B646CD"/>
    <w:rsid w:val="00B7277F"/>
    <w:rsid w:val="00B7294A"/>
    <w:rsid w:val="00B73256"/>
    <w:rsid w:val="00B75C9B"/>
    <w:rsid w:val="00B8554D"/>
    <w:rsid w:val="00B91F49"/>
    <w:rsid w:val="00B955F9"/>
    <w:rsid w:val="00B962A9"/>
    <w:rsid w:val="00B9646F"/>
    <w:rsid w:val="00BB56BA"/>
    <w:rsid w:val="00BC0351"/>
    <w:rsid w:val="00BC0641"/>
    <w:rsid w:val="00BC4B1B"/>
    <w:rsid w:val="00BC5654"/>
    <w:rsid w:val="00BC5717"/>
    <w:rsid w:val="00BD2A39"/>
    <w:rsid w:val="00BD47EF"/>
    <w:rsid w:val="00BE1445"/>
    <w:rsid w:val="00BE1AFA"/>
    <w:rsid w:val="00BE4A36"/>
    <w:rsid w:val="00BE671E"/>
    <w:rsid w:val="00BF2C7C"/>
    <w:rsid w:val="00BF4309"/>
    <w:rsid w:val="00BF597C"/>
    <w:rsid w:val="00C01D27"/>
    <w:rsid w:val="00C04138"/>
    <w:rsid w:val="00C11F01"/>
    <w:rsid w:val="00C229DB"/>
    <w:rsid w:val="00C31804"/>
    <w:rsid w:val="00C42DC0"/>
    <w:rsid w:val="00C50235"/>
    <w:rsid w:val="00C52DA1"/>
    <w:rsid w:val="00C64121"/>
    <w:rsid w:val="00C65A48"/>
    <w:rsid w:val="00C66DEF"/>
    <w:rsid w:val="00C7360F"/>
    <w:rsid w:val="00C74FD1"/>
    <w:rsid w:val="00C80014"/>
    <w:rsid w:val="00C83A6A"/>
    <w:rsid w:val="00C91A62"/>
    <w:rsid w:val="00C968B3"/>
    <w:rsid w:val="00CA46CD"/>
    <w:rsid w:val="00CB04A9"/>
    <w:rsid w:val="00CC3C3F"/>
    <w:rsid w:val="00CD240D"/>
    <w:rsid w:val="00CD3231"/>
    <w:rsid w:val="00CE68F8"/>
    <w:rsid w:val="00D038E6"/>
    <w:rsid w:val="00D03BDC"/>
    <w:rsid w:val="00D04775"/>
    <w:rsid w:val="00D04E4E"/>
    <w:rsid w:val="00D11CE5"/>
    <w:rsid w:val="00D1223C"/>
    <w:rsid w:val="00D15D6E"/>
    <w:rsid w:val="00D259E7"/>
    <w:rsid w:val="00D31EE2"/>
    <w:rsid w:val="00D321A8"/>
    <w:rsid w:val="00D35994"/>
    <w:rsid w:val="00D46A40"/>
    <w:rsid w:val="00D46B63"/>
    <w:rsid w:val="00D52718"/>
    <w:rsid w:val="00D574AF"/>
    <w:rsid w:val="00D57BB1"/>
    <w:rsid w:val="00D60D0D"/>
    <w:rsid w:val="00D61BED"/>
    <w:rsid w:val="00D63756"/>
    <w:rsid w:val="00D659EF"/>
    <w:rsid w:val="00D66126"/>
    <w:rsid w:val="00D71072"/>
    <w:rsid w:val="00D713E5"/>
    <w:rsid w:val="00D74C83"/>
    <w:rsid w:val="00D75E6F"/>
    <w:rsid w:val="00D81746"/>
    <w:rsid w:val="00D83F88"/>
    <w:rsid w:val="00D841C4"/>
    <w:rsid w:val="00DA24CD"/>
    <w:rsid w:val="00DB6371"/>
    <w:rsid w:val="00DB6ECE"/>
    <w:rsid w:val="00DB7CE6"/>
    <w:rsid w:val="00DC0EC9"/>
    <w:rsid w:val="00DC7388"/>
    <w:rsid w:val="00DD048A"/>
    <w:rsid w:val="00DD4B9D"/>
    <w:rsid w:val="00DE36F2"/>
    <w:rsid w:val="00DF52A1"/>
    <w:rsid w:val="00DF5502"/>
    <w:rsid w:val="00DF7117"/>
    <w:rsid w:val="00E0782D"/>
    <w:rsid w:val="00E111FC"/>
    <w:rsid w:val="00E14995"/>
    <w:rsid w:val="00E34572"/>
    <w:rsid w:val="00E34D92"/>
    <w:rsid w:val="00E3691B"/>
    <w:rsid w:val="00E440B9"/>
    <w:rsid w:val="00E46175"/>
    <w:rsid w:val="00E61501"/>
    <w:rsid w:val="00E619F1"/>
    <w:rsid w:val="00E665F6"/>
    <w:rsid w:val="00E7029E"/>
    <w:rsid w:val="00E73160"/>
    <w:rsid w:val="00E739AA"/>
    <w:rsid w:val="00E751A7"/>
    <w:rsid w:val="00E80E63"/>
    <w:rsid w:val="00E8100B"/>
    <w:rsid w:val="00E819A5"/>
    <w:rsid w:val="00E83475"/>
    <w:rsid w:val="00E92033"/>
    <w:rsid w:val="00EA1C7E"/>
    <w:rsid w:val="00EA1D40"/>
    <w:rsid w:val="00EA49C0"/>
    <w:rsid w:val="00EA4AD8"/>
    <w:rsid w:val="00EB4275"/>
    <w:rsid w:val="00EB4505"/>
    <w:rsid w:val="00EB6C4E"/>
    <w:rsid w:val="00EC7B02"/>
    <w:rsid w:val="00ED1EB0"/>
    <w:rsid w:val="00EE0D9C"/>
    <w:rsid w:val="00EE172D"/>
    <w:rsid w:val="00EE1F01"/>
    <w:rsid w:val="00EE4FC9"/>
    <w:rsid w:val="00EE6C25"/>
    <w:rsid w:val="00EF7BAD"/>
    <w:rsid w:val="00F02E16"/>
    <w:rsid w:val="00F05003"/>
    <w:rsid w:val="00F11B66"/>
    <w:rsid w:val="00F22CBF"/>
    <w:rsid w:val="00F243F4"/>
    <w:rsid w:val="00F24FE3"/>
    <w:rsid w:val="00F352E9"/>
    <w:rsid w:val="00F4139C"/>
    <w:rsid w:val="00F4456F"/>
    <w:rsid w:val="00F45788"/>
    <w:rsid w:val="00F46A09"/>
    <w:rsid w:val="00F5348A"/>
    <w:rsid w:val="00F603E1"/>
    <w:rsid w:val="00F65199"/>
    <w:rsid w:val="00F733A3"/>
    <w:rsid w:val="00F850F6"/>
    <w:rsid w:val="00F92445"/>
    <w:rsid w:val="00F97C0F"/>
    <w:rsid w:val="00FA60CB"/>
    <w:rsid w:val="00FC114D"/>
    <w:rsid w:val="00FC7705"/>
    <w:rsid w:val="00FE1EF6"/>
    <w:rsid w:val="00FE2F1B"/>
    <w:rsid w:val="00FF1383"/>
    <w:rsid w:val="00FF69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5ED804A"/>
  <w15:docId w15:val="{A2E8F943-5FCA-4643-A36A-4622B8E383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D52718"/>
    <w:pPr>
      <w:spacing w:after="120"/>
    </w:pPr>
  </w:style>
  <w:style w:type="paragraph" w:styleId="Heading1">
    <w:name w:val="heading 1"/>
    <w:basedOn w:val="Normal"/>
    <w:next w:val="Normal"/>
    <w:link w:val="Heading1Char"/>
    <w:uiPriority w:val="9"/>
    <w:qFormat/>
    <w:rsid w:val="00D321A8"/>
    <w:pPr>
      <w:keepNext/>
      <w:keepLines/>
      <w:numPr>
        <w:numId w:val="30"/>
      </w:numPr>
      <w:spacing w:before="12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77CE3"/>
    <w:pPr>
      <w:keepNext/>
      <w:keepLines/>
      <w:numPr>
        <w:ilvl w:val="1"/>
        <w:numId w:val="30"/>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semiHidden/>
    <w:unhideWhenUsed/>
    <w:qFormat/>
    <w:rsid w:val="004D06C8"/>
    <w:pPr>
      <w:keepNext/>
      <w:keepLines/>
      <w:numPr>
        <w:ilvl w:val="2"/>
        <w:numId w:val="30"/>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4D06C8"/>
    <w:pPr>
      <w:keepNext/>
      <w:keepLines/>
      <w:numPr>
        <w:ilvl w:val="3"/>
        <w:numId w:val="30"/>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D06C8"/>
    <w:pPr>
      <w:keepNext/>
      <w:keepLines/>
      <w:numPr>
        <w:ilvl w:val="4"/>
        <w:numId w:val="3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D06C8"/>
    <w:pPr>
      <w:keepNext/>
      <w:keepLines/>
      <w:numPr>
        <w:ilvl w:val="5"/>
        <w:numId w:val="3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D06C8"/>
    <w:pPr>
      <w:keepNext/>
      <w:keepLines/>
      <w:numPr>
        <w:ilvl w:val="6"/>
        <w:numId w:val="3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D06C8"/>
    <w:pPr>
      <w:keepNext/>
      <w:keepLines/>
      <w:numPr>
        <w:ilvl w:val="7"/>
        <w:numId w:val="3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D06C8"/>
    <w:pPr>
      <w:keepNext/>
      <w:keepLines/>
      <w:numPr>
        <w:ilvl w:val="8"/>
        <w:numId w:val="3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C04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04BD"/>
  </w:style>
  <w:style w:type="paragraph" w:styleId="Footer">
    <w:name w:val="footer"/>
    <w:basedOn w:val="Normal"/>
    <w:link w:val="FooterChar"/>
    <w:uiPriority w:val="99"/>
    <w:unhideWhenUsed/>
    <w:rsid w:val="009C04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04BD"/>
  </w:style>
  <w:style w:type="paragraph" w:styleId="ListParagraph">
    <w:name w:val="List Paragraph"/>
    <w:basedOn w:val="Normal"/>
    <w:uiPriority w:val="34"/>
    <w:qFormat/>
    <w:rsid w:val="00271307"/>
    <w:pPr>
      <w:ind w:left="720"/>
      <w:contextualSpacing/>
    </w:pPr>
  </w:style>
  <w:style w:type="character" w:customStyle="1" w:styleId="Heading1Char">
    <w:name w:val="Heading 1 Char"/>
    <w:basedOn w:val="DefaultParagraphFont"/>
    <w:link w:val="Heading1"/>
    <w:uiPriority w:val="9"/>
    <w:rsid w:val="00D321A8"/>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494854"/>
    <w:rPr>
      <w:color w:val="0563C1" w:themeColor="hyperlink"/>
      <w:u w:val="single"/>
    </w:rPr>
  </w:style>
  <w:style w:type="character" w:styleId="FollowedHyperlink">
    <w:name w:val="FollowedHyperlink"/>
    <w:basedOn w:val="DefaultParagraphFont"/>
    <w:uiPriority w:val="99"/>
    <w:semiHidden/>
    <w:unhideWhenUsed/>
    <w:rsid w:val="007356C7"/>
    <w:rPr>
      <w:color w:val="954F72" w:themeColor="followedHyperlink"/>
      <w:u w:val="single"/>
    </w:rPr>
  </w:style>
  <w:style w:type="character" w:customStyle="1" w:styleId="Heading2Char">
    <w:name w:val="Heading 2 Char"/>
    <w:basedOn w:val="DefaultParagraphFont"/>
    <w:link w:val="Heading2"/>
    <w:uiPriority w:val="9"/>
    <w:rsid w:val="00977CE3"/>
    <w:rPr>
      <w:rFonts w:asciiTheme="majorHAnsi" w:eastAsiaTheme="majorEastAsia" w:hAnsiTheme="majorHAnsi" w:cstheme="majorBidi"/>
      <w:b/>
      <w:bCs/>
      <w:color w:val="5B9BD5" w:themeColor="accent1"/>
      <w:sz w:val="26"/>
      <w:szCs w:val="26"/>
    </w:rPr>
  </w:style>
  <w:style w:type="paragraph" w:customStyle="1" w:styleId="EndNoteBibliographyTitle">
    <w:name w:val="EndNote Bibliography Title"/>
    <w:basedOn w:val="Normal"/>
    <w:rsid w:val="0035640E"/>
    <w:pPr>
      <w:spacing w:after="0"/>
      <w:jc w:val="center"/>
    </w:pPr>
    <w:rPr>
      <w:rFonts w:ascii="Calibri" w:hAnsi="Calibri" w:cs="Calibri"/>
      <w:sz w:val="18"/>
    </w:rPr>
  </w:style>
  <w:style w:type="paragraph" w:customStyle="1" w:styleId="EndNoteBibliography">
    <w:name w:val="EndNote Bibliography"/>
    <w:basedOn w:val="Normal"/>
    <w:rsid w:val="0035640E"/>
    <w:pPr>
      <w:spacing w:line="240" w:lineRule="auto"/>
    </w:pPr>
    <w:rPr>
      <w:rFonts w:ascii="Calibri" w:hAnsi="Calibri" w:cs="Calibri"/>
      <w:sz w:val="18"/>
    </w:rPr>
  </w:style>
  <w:style w:type="character" w:styleId="UnresolvedMention">
    <w:name w:val="Unresolved Mention"/>
    <w:basedOn w:val="DefaultParagraphFont"/>
    <w:uiPriority w:val="99"/>
    <w:rsid w:val="00B013B6"/>
    <w:rPr>
      <w:color w:val="808080"/>
      <w:shd w:val="clear" w:color="auto" w:fill="E6E6E6"/>
    </w:rPr>
  </w:style>
  <w:style w:type="paragraph" w:styleId="BalloonText">
    <w:name w:val="Balloon Text"/>
    <w:basedOn w:val="Normal"/>
    <w:link w:val="BalloonTextChar"/>
    <w:uiPriority w:val="99"/>
    <w:semiHidden/>
    <w:unhideWhenUsed/>
    <w:rsid w:val="001F328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F328F"/>
    <w:rPr>
      <w:rFonts w:ascii="Times New Roman" w:hAnsi="Times New Roman" w:cs="Times New Roman"/>
      <w:sz w:val="18"/>
      <w:szCs w:val="18"/>
    </w:rPr>
  </w:style>
  <w:style w:type="paragraph" w:styleId="TOCHeading">
    <w:name w:val="TOC Heading"/>
    <w:basedOn w:val="Heading1"/>
    <w:next w:val="Normal"/>
    <w:uiPriority w:val="39"/>
    <w:unhideWhenUsed/>
    <w:qFormat/>
    <w:rsid w:val="004D06C8"/>
    <w:pPr>
      <w:numPr>
        <w:numId w:val="0"/>
      </w:numPr>
      <w:spacing w:before="480" w:line="276" w:lineRule="auto"/>
      <w:outlineLvl w:val="9"/>
    </w:pPr>
    <w:rPr>
      <w:b/>
      <w:bCs/>
      <w:sz w:val="28"/>
      <w:szCs w:val="28"/>
    </w:rPr>
  </w:style>
  <w:style w:type="paragraph" w:styleId="TOC2">
    <w:name w:val="toc 2"/>
    <w:basedOn w:val="Normal"/>
    <w:next w:val="Normal"/>
    <w:autoRedefine/>
    <w:uiPriority w:val="39"/>
    <w:unhideWhenUsed/>
    <w:rsid w:val="004D06C8"/>
    <w:pPr>
      <w:spacing w:before="120" w:after="0"/>
      <w:ind w:left="220"/>
    </w:pPr>
    <w:rPr>
      <w:rFonts w:cstheme="minorHAnsi"/>
      <w:b/>
      <w:bCs/>
    </w:rPr>
  </w:style>
  <w:style w:type="paragraph" w:styleId="TOC1">
    <w:name w:val="toc 1"/>
    <w:basedOn w:val="Normal"/>
    <w:next w:val="Normal"/>
    <w:autoRedefine/>
    <w:uiPriority w:val="39"/>
    <w:unhideWhenUsed/>
    <w:rsid w:val="004D06C8"/>
    <w:pPr>
      <w:spacing w:before="120" w:after="0"/>
    </w:pPr>
    <w:rPr>
      <w:rFonts w:cstheme="minorHAnsi"/>
      <w:b/>
      <w:bCs/>
      <w:i/>
      <w:iCs/>
      <w:sz w:val="24"/>
      <w:szCs w:val="24"/>
    </w:rPr>
  </w:style>
  <w:style w:type="paragraph" w:styleId="TOC3">
    <w:name w:val="toc 3"/>
    <w:basedOn w:val="Normal"/>
    <w:next w:val="Normal"/>
    <w:autoRedefine/>
    <w:uiPriority w:val="39"/>
    <w:semiHidden/>
    <w:unhideWhenUsed/>
    <w:rsid w:val="004D06C8"/>
    <w:pPr>
      <w:spacing w:after="0"/>
      <w:ind w:left="440"/>
    </w:pPr>
    <w:rPr>
      <w:rFonts w:cstheme="minorHAnsi"/>
      <w:sz w:val="20"/>
      <w:szCs w:val="20"/>
    </w:rPr>
  </w:style>
  <w:style w:type="paragraph" w:styleId="TOC4">
    <w:name w:val="toc 4"/>
    <w:basedOn w:val="Normal"/>
    <w:next w:val="Normal"/>
    <w:autoRedefine/>
    <w:uiPriority w:val="39"/>
    <w:semiHidden/>
    <w:unhideWhenUsed/>
    <w:rsid w:val="004D06C8"/>
    <w:pPr>
      <w:spacing w:after="0"/>
      <w:ind w:left="660"/>
    </w:pPr>
    <w:rPr>
      <w:rFonts w:cstheme="minorHAnsi"/>
      <w:sz w:val="20"/>
      <w:szCs w:val="20"/>
    </w:rPr>
  </w:style>
  <w:style w:type="paragraph" w:styleId="TOC5">
    <w:name w:val="toc 5"/>
    <w:basedOn w:val="Normal"/>
    <w:next w:val="Normal"/>
    <w:autoRedefine/>
    <w:uiPriority w:val="39"/>
    <w:semiHidden/>
    <w:unhideWhenUsed/>
    <w:rsid w:val="004D06C8"/>
    <w:pPr>
      <w:spacing w:after="0"/>
      <w:ind w:left="880"/>
    </w:pPr>
    <w:rPr>
      <w:rFonts w:cstheme="minorHAnsi"/>
      <w:sz w:val="20"/>
      <w:szCs w:val="20"/>
    </w:rPr>
  </w:style>
  <w:style w:type="paragraph" w:styleId="TOC6">
    <w:name w:val="toc 6"/>
    <w:basedOn w:val="Normal"/>
    <w:next w:val="Normal"/>
    <w:autoRedefine/>
    <w:uiPriority w:val="39"/>
    <w:semiHidden/>
    <w:unhideWhenUsed/>
    <w:rsid w:val="004D06C8"/>
    <w:pPr>
      <w:spacing w:after="0"/>
      <w:ind w:left="1100"/>
    </w:pPr>
    <w:rPr>
      <w:rFonts w:cstheme="minorHAnsi"/>
      <w:sz w:val="20"/>
      <w:szCs w:val="20"/>
    </w:rPr>
  </w:style>
  <w:style w:type="paragraph" w:styleId="TOC7">
    <w:name w:val="toc 7"/>
    <w:basedOn w:val="Normal"/>
    <w:next w:val="Normal"/>
    <w:autoRedefine/>
    <w:uiPriority w:val="39"/>
    <w:semiHidden/>
    <w:unhideWhenUsed/>
    <w:rsid w:val="004D06C8"/>
    <w:pPr>
      <w:spacing w:after="0"/>
      <w:ind w:left="1320"/>
    </w:pPr>
    <w:rPr>
      <w:rFonts w:cstheme="minorHAnsi"/>
      <w:sz w:val="20"/>
      <w:szCs w:val="20"/>
    </w:rPr>
  </w:style>
  <w:style w:type="paragraph" w:styleId="TOC8">
    <w:name w:val="toc 8"/>
    <w:basedOn w:val="Normal"/>
    <w:next w:val="Normal"/>
    <w:autoRedefine/>
    <w:uiPriority w:val="39"/>
    <w:semiHidden/>
    <w:unhideWhenUsed/>
    <w:rsid w:val="004D06C8"/>
    <w:pPr>
      <w:spacing w:after="0"/>
      <w:ind w:left="1540"/>
    </w:pPr>
    <w:rPr>
      <w:rFonts w:cstheme="minorHAnsi"/>
      <w:sz w:val="20"/>
      <w:szCs w:val="20"/>
    </w:rPr>
  </w:style>
  <w:style w:type="paragraph" w:styleId="TOC9">
    <w:name w:val="toc 9"/>
    <w:basedOn w:val="Normal"/>
    <w:next w:val="Normal"/>
    <w:autoRedefine/>
    <w:uiPriority w:val="39"/>
    <w:semiHidden/>
    <w:unhideWhenUsed/>
    <w:rsid w:val="004D06C8"/>
    <w:pPr>
      <w:spacing w:after="0"/>
      <w:ind w:left="1760"/>
    </w:pPr>
    <w:rPr>
      <w:rFonts w:cstheme="minorHAnsi"/>
      <w:sz w:val="20"/>
      <w:szCs w:val="20"/>
    </w:rPr>
  </w:style>
  <w:style w:type="paragraph" w:styleId="Caption">
    <w:name w:val="caption"/>
    <w:basedOn w:val="Normal"/>
    <w:next w:val="Normal"/>
    <w:uiPriority w:val="35"/>
    <w:unhideWhenUsed/>
    <w:qFormat/>
    <w:rsid w:val="00580F9F"/>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4D06C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4D06C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D06C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D06C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D06C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D06C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D06C8"/>
    <w:rPr>
      <w:rFonts w:asciiTheme="majorHAnsi" w:eastAsiaTheme="majorEastAsia" w:hAnsiTheme="majorHAnsi" w:cstheme="majorBidi"/>
      <w:i/>
      <w:iCs/>
      <w:color w:val="272727" w:themeColor="text1" w:themeTint="D8"/>
      <w:sz w:val="21"/>
      <w:szCs w:val="21"/>
    </w:rPr>
  </w:style>
  <w:style w:type="paragraph" w:styleId="HTMLPreformatted">
    <w:name w:val="HTML Preformatted"/>
    <w:basedOn w:val="Normal"/>
    <w:link w:val="HTMLPreformattedChar"/>
    <w:uiPriority w:val="99"/>
    <w:semiHidden/>
    <w:unhideWhenUsed/>
    <w:rsid w:val="00D03B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03BDC"/>
    <w:rPr>
      <w:rFonts w:ascii="Courier New" w:eastAsia="Times New Roman" w:hAnsi="Courier New" w:cs="Courier New"/>
      <w:sz w:val="20"/>
      <w:szCs w:val="20"/>
    </w:rPr>
  </w:style>
  <w:style w:type="character" w:customStyle="1" w:styleId="n">
    <w:name w:val="n"/>
    <w:basedOn w:val="DefaultParagraphFont"/>
    <w:rsid w:val="00860783"/>
  </w:style>
  <w:style w:type="character" w:customStyle="1" w:styleId="o">
    <w:name w:val="o"/>
    <w:basedOn w:val="DefaultParagraphFont"/>
    <w:rsid w:val="00860783"/>
  </w:style>
  <w:style w:type="paragraph" w:customStyle="1" w:styleId="Code">
    <w:name w:val="Code"/>
    <w:basedOn w:val="Normal"/>
    <w:link w:val="CodeChar"/>
    <w:qFormat/>
    <w:rsid w:val="00C7360F"/>
    <w:pPr>
      <w:spacing w:after="0"/>
      <w:ind w:left="288"/>
    </w:pPr>
    <w:rPr>
      <w:rFonts w:ascii="Courier New" w:hAnsi="Courier New" w:cs="Courier New"/>
      <w:sz w:val="16"/>
      <w:szCs w:val="16"/>
    </w:rPr>
  </w:style>
  <w:style w:type="character" w:customStyle="1" w:styleId="CodeChar">
    <w:name w:val="Code Char"/>
    <w:basedOn w:val="DefaultParagraphFont"/>
    <w:link w:val="Code"/>
    <w:rsid w:val="00C7360F"/>
    <w:rPr>
      <w:rFonts w:ascii="Courier New" w:hAnsi="Courier New" w:cs="Courier New"/>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811759">
      <w:bodyDiv w:val="1"/>
      <w:marLeft w:val="0"/>
      <w:marRight w:val="0"/>
      <w:marTop w:val="0"/>
      <w:marBottom w:val="0"/>
      <w:divBdr>
        <w:top w:val="none" w:sz="0" w:space="0" w:color="auto"/>
        <w:left w:val="none" w:sz="0" w:space="0" w:color="auto"/>
        <w:bottom w:val="none" w:sz="0" w:space="0" w:color="auto"/>
        <w:right w:val="none" w:sz="0" w:space="0" w:color="auto"/>
      </w:divBdr>
    </w:div>
    <w:div w:id="35811590">
      <w:bodyDiv w:val="1"/>
      <w:marLeft w:val="0"/>
      <w:marRight w:val="0"/>
      <w:marTop w:val="0"/>
      <w:marBottom w:val="0"/>
      <w:divBdr>
        <w:top w:val="none" w:sz="0" w:space="0" w:color="auto"/>
        <w:left w:val="none" w:sz="0" w:space="0" w:color="auto"/>
        <w:bottom w:val="none" w:sz="0" w:space="0" w:color="auto"/>
        <w:right w:val="none" w:sz="0" w:space="0" w:color="auto"/>
      </w:divBdr>
    </w:div>
    <w:div w:id="465969286">
      <w:bodyDiv w:val="1"/>
      <w:marLeft w:val="0"/>
      <w:marRight w:val="0"/>
      <w:marTop w:val="0"/>
      <w:marBottom w:val="0"/>
      <w:divBdr>
        <w:top w:val="none" w:sz="0" w:space="0" w:color="auto"/>
        <w:left w:val="none" w:sz="0" w:space="0" w:color="auto"/>
        <w:bottom w:val="none" w:sz="0" w:space="0" w:color="auto"/>
        <w:right w:val="none" w:sz="0" w:space="0" w:color="auto"/>
      </w:divBdr>
    </w:div>
    <w:div w:id="533691037">
      <w:bodyDiv w:val="1"/>
      <w:marLeft w:val="0"/>
      <w:marRight w:val="0"/>
      <w:marTop w:val="0"/>
      <w:marBottom w:val="0"/>
      <w:divBdr>
        <w:top w:val="none" w:sz="0" w:space="0" w:color="auto"/>
        <w:left w:val="none" w:sz="0" w:space="0" w:color="auto"/>
        <w:bottom w:val="none" w:sz="0" w:space="0" w:color="auto"/>
        <w:right w:val="none" w:sz="0" w:space="0" w:color="auto"/>
      </w:divBdr>
    </w:div>
    <w:div w:id="546062483">
      <w:bodyDiv w:val="1"/>
      <w:marLeft w:val="0"/>
      <w:marRight w:val="0"/>
      <w:marTop w:val="0"/>
      <w:marBottom w:val="0"/>
      <w:divBdr>
        <w:top w:val="none" w:sz="0" w:space="0" w:color="auto"/>
        <w:left w:val="none" w:sz="0" w:space="0" w:color="auto"/>
        <w:bottom w:val="none" w:sz="0" w:space="0" w:color="auto"/>
        <w:right w:val="none" w:sz="0" w:space="0" w:color="auto"/>
      </w:divBdr>
      <w:divsChild>
        <w:div w:id="1631470150">
          <w:marLeft w:val="0"/>
          <w:marRight w:val="0"/>
          <w:marTop w:val="0"/>
          <w:marBottom w:val="0"/>
          <w:divBdr>
            <w:top w:val="none" w:sz="0" w:space="0" w:color="auto"/>
            <w:left w:val="none" w:sz="0" w:space="0" w:color="auto"/>
            <w:bottom w:val="none" w:sz="0" w:space="0" w:color="auto"/>
            <w:right w:val="none" w:sz="0" w:space="0" w:color="auto"/>
          </w:divBdr>
        </w:div>
      </w:divsChild>
    </w:div>
    <w:div w:id="689454134">
      <w:bodyDiv w:val="1"/>
      <w:marLeft w:val="0"/>
      <w:marRight w:val="0"/>
      <w:marTop w:val="0"/>
      <w:marBottom w:val="0"/>
      <w:divBdr>
        <w:top w:val="none" w:sz="0" w:space="0" w:color="auto"/>
        <w:left w:val="none" w:sz="0" w:space="0" w:color="auto"/>
        <w:bottom w:val="none" w:sz="0" w:space="0" w:color="auto"/>
        <w:right w:val="none" w:sz="0" w:space="0" w:color="auto"/>
      </w:divBdr>
    </w:div>
    <w:div w:id="850723845">
      <w:bodyDiv w:val="1"/>
      <w:marLeft w:val="0"/>
      <w:marRight w:val="0"/>
      <w:marTop w:val="0"/>
      <w:marBottom w:val="0"/>
      <w:divBdr>
        <w:top w:val="none" w:sz="0" w:space="0" w:color="auto"/>
        <w:left w:val="none" w:sz="0" w:space="0" w:color="auto"/>
        <w:bottom w:val="none" w:sz="0" w:space="0" w:color="auto"/>
        <w:right w:val="none" w:sz="0" w:space="0" w:color="auto"/>
      </w:divBdr>
    </w:div>
    <w:div w:id="1046299896">
      <w:bodyDiv w:val="1"/>
      <w:marLeft w:val="0"/>
      <w:marRight w:val="0"/>
      <w:marTop w:val="0"/>
      <w:marBottom w:val="0"/>
      <w:divBdr>
        <w:top w:val="none" w:sz="0" w:space="0" w:color="auto"/>
        <w:left w:val="none" w:sz="0" w:space="0" w:color="auto"/>
        <w:bottom w:val="none" w:sz="0" w:space="0" w:color="auto"/>
        <w:right w:val="none" w:sz="0" w:space="0" w:color="auto"/>
      </w:divBdr>
    </w:div>
    <w:div w:id="1053192481">
      <w:bodyDiv w:val="1"/>
      <w:marLeft w:val="0"/>
      <w:marRight w:val="0"/>
      <w:marTop w:val="0"/>
      <w:marBottom w:val="0"/>
      <w:divBdr>
        <w:top w:val="none" w:sz="0" w:space="0" w:color="auto"/>
        <w:left w:val="none" w:sz="0" w:space="0" w:color="auto"/>
        <w:bottom w:val="none" w:sz="0" w:space="0" w:color="auto"/>
        <w:right w:val="none" w:sz="0" w:space="0" w:color="auto"/>
      </w:divBdr>
    </w:div>
    <w:div w:id="1122656007">
      <w:bodyDiv w:val="1"/>
      <w:marLeft w:val="0"/>
      <w:marRight w:val="0"/>
      <w:marTop w:val="0"/>
      <w:marBottom w:val="0"/>
      <w:divBdr>
        <w:top w:val="none" w:sz="0" w:space="0" w:color="auto"/>
        <w:left w:val="none" w:sz="0" w:space="0" w:color="auto"/>
        <w:bottom w:val="none" w:sz="0" w:space="0" w:color="auto"/>
        <w:right w:val="none" w:sz="0" w:space="0" w:color="auto"/>
      </w:divBdr>
    </w:div>
    <w:div w:id="1268850030">
      <w:bodyDiv w:val="1"/>
      <w:marLeft w:val="0"/>
      <w:marRight w:val="0"/>
      <w:marTop w:val="0"/>
      <w:marBottom w:val="0"/>
      <w:divBdr>
        <w:top w:val="none" w:sz="0" w:space="0" w:color="auto"/>
        <w:left w:val="none" w:sz="0" w:space="0" w:color="auto"/>
        <w:bottom w:val="none" w:sz="0" w:space="0" w:color="auto"/>
        <w:right w:val="none" w:sz="0" w:space="0" w:color="auto"/>
      </w:divBdr>
    </w:div>
    <w:div w:id="1342777657">
      <w:bodyDiv w:val="1"/>
      <w:marLeft w:val="0"/>
      <w:marRight w:val="0"/>
      <w:marTop w:val="0"/>
      <w:marBottom w:val="0"/>
      <w:divBdr>
        <w:top w:val="none" w:sz="0" w:space="0" w:color="auto"/>
        <w:left w:val="none" w:sz="0" w:space="0" w:color="auto"/>
        <w:bottom w:val="none" w:sz="0" w:space="0" w:color="auto"/>
        <w:right w:val="none" w:sz="0" w:space="0" w:color="auto"/>
      </w:divBdr>
    </w:div>
    <w:div w:id="1906255197">
      <w:bodyDiv w:val="1"/>
      <w:marLeft w:val="0"/>
      <w:marRight w:val="0"/>
      <w:marTop w:val="0"/>
      <w:marBottom w:val="0"/>
      <w:divBdr>
        <w:top w:val="none" w:sz="0" w:space="0" w:color="auto"/>
        <w:left w:val="none" w:sz="0" w:space="0" w:color="auto"/>
        <w:bottom w:val="none" w:sz="0" w:space="0" w:color="auto"/>
        <w:right w:val="none" w:sz="0" w:space="0" w:color="auto"/>
      </w:divBdr>
      <w:divsChild>
        <w:div w:id="1031417428">
          <w:marLeft w:val="0"/>
          <w:marRight w:val="0"/>
          <w:marTop w:val="0"/>
          <w:marBottom w:val="0"/>
          <w:divBdr>
            <w:top w:val="none" w:sz="0" w:space="0" w:color="auto"/>
            <w:left w:val="none" w:sz="0" w:space="0" w:color="auto"/>
            <w:bottom w:val="none" w:sz="0" w:space="0" w:color="auto"/>
            <w:right w:val="none" w:sz="0" w:space="0" w:color="auto"/>
          </w:divBdr>
        </w:div>
      </w:divsChild>
    </w:div>
    <w:div w:id="2068259544">
      <w:bodyDiv w:val="1"/>
      <w:marLeft w:val="0"/>
      <w:marRight w:val="0"/>
      <w:marTop w:val="0"/>
      <w:marBottom w:val="0"/>
      <w:divBdr>
        <w:top w:val="none" w:sz="0" w:space="0" w:color="auto"/>
        <w:left w:val="none" w:sz="0" w:space="0" w:color="auto"/>
        <w:bottom w:val="none" w:sz="0" w:space="0" w:color="auto"/>
        <w:right w:val="none" w:sz="0" w:space="0" w:color="auto"/>
      </w:divBdr>
      <w:divsChild>
        <w:div w:id="191699045">
          <w:marLeft w:val="0"/>
          <w:marRight w:val="0"/>
          <w:marTop w:val="0"/>
          <w:marBottom w:val="0"/>
          <w:divBdr>
            <w:top w:val="none" w:sz="0" w:space="0" w:color="auto"/>
            <w:left w:val="none" w:sz="0" w:space="0" w:color="auto"/>
            <w:bottom w:val="none" w:sz="0" w:space="0" w:color="auto"/>
            <w:right w:val="none" w:sz="0" w:space="0" w:color="auto"/>
          </w:divBdr>
        </w:div>
      </w:divsChild>
    </w:div>
    <w:div w:id="2109034050">
      <w:bodyDiv w:val="1"/>
      <w:marLeft w:val="0"/>
      <w:marRight w:val="0"/>
      <w:marTop w:val="0"/>
      <w:marBottom w:val="0"/>
      <w:divBdr>
        <w:top w:val="none" w:sz="0" w:space="0" w:color="auto"/>
        <w:left w:val="none" w:sz="0" w:space="0" w:color="auto"/>
        <w:bottom w:val="none" w:sz="0" w:space="0" w:color="auto"/>
        <w:right w:val="none" w:sz="0" w:space="0" w:color="auto"/>
      </w:divBdr>
    </w:div>
    <w:div w:id="2121558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make.org/download/" TargetMode="External"/><Relationship Id="rId18" Type="http://schemas.openxmlformats.org/officeDocument/2006/relationships/hyperlink" Target="https://sourceforge.net/projects/freepascal/files/Mac%20OS%20X/3.2.0/" TargetMode="External"/><Relationship Id="rId26" Type="http://schemas.openxmlformats.org/officeDocument/2006/relationships/image" Target="media/image1.png"/><Relationship Id="rId21" Type="http://schemas.openxmlformats.org/officeDocument/2006/relationships/hyperlink" Target="https://www.sourcetreeapp.com/" TargetMode="External"/><Relationship Id="rId34" Type="http://schemas.openxmlformats.org/officeDocument/2006/relationships/hyperlink" Target="https://urldefense.proofpoint.com/v2/url?u=https-3A__github.com_tshort_OpenDSSDirect.jl&amp;d=DwMGaQ&amp;c=YFYuafCCopBdR2aI1UDiwKbQTSrP7gdpddSkt1TYoDc&amp;r=dL7HKtkmKadd2sirF916fQ&amp;m=qQcQH5QMEwNBB85vO8Tp_cLUfRZGWnTjW0jY4Hu78ik&amp;s=Bk8MtimWLCZ-dny4Gxq8kLPLjDPQzU12Ud2h3vVDARA&amp;e=" TargetMode="External"/><Relationship Id="rId7" Type="http://schemas.openxmlformats.org/officeDocument/2006/relationships/endnotes" Target="endnotes.xml"/><Relationship Id="rId12" Type="http://schemas.openxmlformats.org/officeDocument/2006/relationships/hyperlink" Target="https://sourceforge.net/projects/gridlab-d/" TargetMode="External"/><Relationship Id="rId17" Type="http://schemas.openxmlformats.org/officeDocument/2006/relationships/hyperlink" Target="https://wiki.freepascal.org/Installing_Lazarus_on_macOS" TargetMode="External"/><Relationship Id="rId25" Type="http://schemas.openxmlformats.org/officeDocument/2006/relationships/hyperlink" Target="https://sourceforge.net/projects/electricdss/files/OpenDSSCmd/" TargetMode="External"/><Relationship Id="rId33" Type="http://schemas.openxmlformats.org/officeDocument/2006/relationships/hyperlink" Target="https://urldefense.proofpoint.com/v2/url?u=https-3A__github.com_NREL_OpenDSSDirect.py_&amp;d=DwMGaQ&amp;c=YFYuafCCopBdR2aI1UDiwKbQTSrP7gdpddSkt1TYoDc&amp;r=dL7HKtkmKadd2sirF916fQ&amp;m=qQcQH5QMEwNBB85vO8Tp_cLUfRZGWnTjW0jY4Hu78ik&amp;s=aJIvErKkbESgWPX9k0_AqGjYibeOgB48E7zVlb4Pa2A&amp;e="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gridlab-d.shoutwiki.com/wiki/Mac_OSX/Setup" TargetMode="External"/><Relationship Id="rId20" Type="http://schemas.openxmlformats.org/officeDocument/2006/relationships/hyperlink" Target="https://tortoisesvn.net/" TargetMode="External"/><Relationship Id="rId29" Type="http://schemas.openxmlformats.org/officeDocument/2006/relationships/hyperlink" Target="http://www.lazarus-ide.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GRIDAPPSD" TargetMode="External"/><Relationship Id="rId24" Type="http://schemas.openxmlformats.org/officeDocument/2006/relationships/hyperlink" Target="https://github.com/pnnl/tesp/blob/master/install/Windows/MinGWredist.zip" TargetMode="External"/><Relationship Id="rId32" Type="http://schemas.openxmlformats.org/officeDocument/2006/relationships/hyperlink" Target="https://urldefense.proofpoint.com/v2/url?u=https-3A__github.com_Muxelmann_OpenDSSDirect.make&amp;d=DwMGaQ&amp;c=YFYuafCCopBdR2aI1UDiwKbQTSrP7gdpddSkt1TYoDc&amp;r=dL7HKtkmKadd2sirF916fQ&amp;m=qQcQH5QMEwNBB85vO8Tp_cLUfRZGWnTjW0jY4Hu78ik&amp;s=eYRDXbob3jZKN9FicljUs6TT5Ig5Xvu7GDumgG2exGY&amp;e="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sourceforge.net/projects/freepascal/files/Linux/3.2.0/" TargetMode="External"/><Relationship Id="rId23" Type="http://schemas.openxmlformats.org/officeDocument/2006/relationships/hyperlink" Target="https://sourceforge.net/projects/freepascal/files/Win32/3.2.0/" TargetMode="External"/><Relationship Id="rId28" Type="http://schemas.openxmlformats.org/officeDocument/2006/relationships/image" Target="media/image3.png"/><Relationship Id="rId36" Type="http://schemas.openxmlformats.org/officeDocument/2006/relationships/footer" Target="footer1.xml"/><Relationship Id="rId10" Type="http://schemas.openxmlformats.org/officeDocument/2006/relationships/hyperlink" Target="https://github.com/pnnl/tesp/tree/develop" TargetMode="External"/><Relationship Id="rId19" Type="http://schemas.openxmlformats.org/officeDocument/2006/relationships/hyperlink" Target="https://visualstudio.microsoft.com/downloads/" TargetMode="External"/><Relationship Id="rId31" Type="http://schemas.openxmlformats.org/officeDocument/2006/relationships/hyperlink" Target="https://sourceforge.net/p/electricdss/code/HEAD/tree/trunk/Version8/" TargetMode="External"/><Relationship Id="rId4" Type="http://schemas.openxmlformats.org/officeDocument/2006/relationships/settings" Target="settings.xml"/><Relationship Id="rId9" Type="http://schemas.openxmlformats.org/officeDocument/2006/relationships/hyperlink" Target="https://sourceforge.net/projects/electricdss/files/OpenDSSCmd/" TargetMode="External"/><Relationship Id="rId14" Type="http://schemas.openxmlformats.org/officeDocument/2006/relationships/hyperlink" Target="https://github.com/Kitware/CMake/releases/download/v3.19.2/cmake-3.19.2.tar.gz" TargetMode="External"/><Relationship Id="rId22" Type="http://schemas.openxmlformats.org/officeDocument/2006/relationships/hyperlink" Target="https://git-scm.com/downloads" TargetMode="External"/><Relationship Id="rId27" Type="http://schemas.openxmlformats.org/officeDocument/2006/relationships/image" Target="media/image2.tiff"/><Relationship Id="rId30" Type="http://schemas.openxmlformats.org/officeDocument/2006/relationships/hyperlink" Target="http://wiki.freepascal.org/Installing_Lazarus_on_MacOS_X" TargetMode="External"/><Relationship Id="rId35" Type="http://schemas.openxmlformats.org/officeDocument/2006/relationships/header" Target="header1.xml"/><Relationship Id="rId8" Type="http://schemas.openxmlformats.org/officeDocument/2006/relationships/hyperlink" Target="http://wiki.freepascal.org/Lazarus_Documentation"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DF5FEA-534F-4224-87D0-9821FD9D43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6</TotalTime>
  <Pages>12</Pages>
  <Words>4379</Words>
  <Characters>24966</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McDermott</dc:creator>
  <cp:keywords/>
  <dc:description/>
  <cp:lastModifiedBy>McDermott, Thomas E</cp:lastModifiedBy>
  <cp:revision>119</cp:revision>
  <cp:lastPrinted>2018-04-09T01:52:00Z</cp:lastPrinted>
  <dcterms:created xsi:type="dcterms:W3CDTF">2020-07-09T19:57:00Z</dcterms:created>
  <dcterms:modified xsi:type="dcterms:W3CDTF">2021-01-07T07:40:00Z</dcterms:modified>
</cp:coreProperties>
</file>